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F2C" w:rsidRDefault="00724F2C" w:rsidP="00724F2C">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railblazer Digital Transaction Audit Trail</w:t>
      </w:r>
      <w:r w:rsidRPr="002C3713">
        <w:rPr>
          <w:rFonts w:ascii="Times New Roman" w:hAnsi="Times New Roman" w:cs="Times New Roman"/>
          <w:b/>
          <w:sz w:val="28"/>
          <w:szCs w:val="24"/>
        </w:rPr>
        <w:t xml:space="preserve">: </w:t>
      </w:r>
    </w:p>
    <w:p w:rsidR="00724F2C" w:rsidRDefault="00724F2C" w:rsidP="00724F2C">
      <w:pPr>
        <w:spacing w:after="0" w:line="360" w:lineRule="auto"/>
        <w:jc w:val="center"/>
        <w:rPr>
          <w:rFonts w:ascii="Times New Roman" w:hAnsi="Times New Roman" w:cs="Times New Roman"/>
          <w:b/>
          <w:sz w:val="28"/>
          <w:szCs w:val="24"/>
        </w:rPr>
      </w:pPr>
      <w:r w:rsidRPr="002C3713">
        <w:rPr>
          <w:rFonts w:ascii="Times New Roman" w:hAnsi="Times New Roman" w:cs="Times New Roman"/>
          <w:b/>
          <w:sz w:val="28"/>
          <w:szCs w:val="24"/>
        </w:rPr>
        <w:t xml:space="preserve">A Web Application on the Automation of Transaction Audit Trail </w:t>
      </w:r>
      <w:r>
        <w:rPr>
          <w:rFonts w:ascii="Times New Roman" w:hAnsi="Times New Roman" w:cs="Times New Roman"/>
          <w:b/>
          <w:sz w:val="28"/>
          <w:szCs w:val="24"/>
        </w:rPr>
        <w:t>for</w:t>
      </w:r>
    </w:p>
    <w:p w:rsidR="00724F2C" w:rsidRPr="002C3713" w:rsidRDefault="00724F2C" w:rsidP="00724F2C">
      <w:pPr>
        <w:spacing w:line="480" w:lineRule="auto"/>
        <w:jc w:val="center"/>
        <w:rPr>
          <w:rFonts w:ascii="Times New Roman" w:hAnsi="Times New Roman" w:cs="Times New Roman"/>
          <w:b/>
          <w:sz w:val="28"/>
          <w:szCs w:val="24"/>
        </w:rPr>
      </w:pPr>
      <w:r>
        <w:rPr>
          <w:rFonts w:ascii="Times New Roman" w:hAnsi="Times New Roman" w:cs="Times New Roman"/>
          <w:b/>
          <w:sz w:val="28"/>
          <w:szCs w:val="24"/>
        </w:rPr>
        <w:t>Filipino Auditors</w:t>
      </w:r>
    </w:p>
    <w:p w:rsidR="00724F2C" w:rsidRDefault="00724F2C" w:rsidP="00121F29">
      <w:pPr>
        <w:spacing w:after="0" w:line="480" w:lineRule="auto"/>
        <w:jc w:val="center"/>
        <w:rPr>
          <w:rFonts w:ascii="Times New Roman" w:hAnsi="Times New Roman" w:cs="Times New Roman"/>
          <w:sz w:val="24"/>
          <w:szCs w:val="24"/>
        </w:rPr>
      </w:pPr>
    </w:p>
    <w:p w:rsidR="00121F29" w:rsidRDefault="00121F29" w:rsidP="00121F29">
      <w:pPr>
        <w:spacing w:after="0" w:line="480" w:lineRule="auto"/>
        <w:jc w:val="center"/>
        <w:rPr>
          <w:rFonts w:ascii="Times New Roman" w:hAnsi="Times New Roman" w:cs="Times New Roman"/>
          <w:sz w:val="24"/>
          <w:szCs w:val="24"/>
        </w:rPr>
      </w:pPr>
    </w:p>
    <w:p w:rsidR="004057C4" w:rsidRDefault="004057C4" w:rsidP="00724F2C">
      <w:pPr>
        <w:spacing w:after="0"/>
        <w:jc w:val="center"/>
        <w:rPr>
          <w:rFonts w:ascii="Times New Roman" w:hAnsi="Times New Roman" w:cs="Times New Roman"/>
          <w:sz w:val="24"/>
          <w:szCs w:val="24"/>
        </w:rPr>
      </w:pPr>
      <w:r>
        <w:rPr>
          <w:rFonts w:ascii="Times New Roman" w:hAnsi="Times New Roman" w:cs="Times New Roman"/>
          <w:sz w:val="24"/>
          <w:szCs w:val="24"/>
        </w:rPr>
        <w:t xml:space="preserve">A </w:t>
      </w:r>
      <w:r w:rsidR="00724F2C">
        <w:rPr>
          <w:rFonts w:ascii="Times New Roman" w:hAnsi="Times New Roman" w:cs="Times New Roman"/>
          <w:sz w:val="24"/>
          <w:szCs w:val="24"/>
        </w:rPr>
        <w:t>Special Problem</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Presented to the Faculty of the</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Computer Science Program of the</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Computer Science Department</w:t>
      </w:r>
    </w:p>
    <w:p w:rsidR="00724F2C" w:rsidRDefault="00724F2C"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the Philippines Cebu</w:t>
      </w:r>
    </w:p>
    <w:p w:rsidR="00724F2C" w:rsidRDefault="00724F2C" w:rsidP="00121F29">
      <w:pPr>
        <w:spacing w:after="0" w:line="480" w:lineRule="auto"/>
        <w:jc w:val="center"/>
        <w:rPr>
          <w:rFonts w:ascii="Times New Roman" w:hAnsi="Times New Roman" w:cs="Times New Roman"/>
          <w:sz w:val="24"/>
          <w:szCs w:val="24"/>
        </w:rPr>
      </w:pPr>
    </w:p>
    <w:p w:rsidR="00121F29" w:rsidRDefault="00121F29" w:rsidP="00121F29">
      <w:pPr>
        <w:spacing w:after="0" w:line="480" w:lineRule="auto"/>
        <w:jc w:val="center"/>
        <w:rPr>
          <w:rFonts w:ascii="Times New Roman" w:hAnsi="Times New Roman" w:cs="Times New Roman"/>
          <w:sz w:val="24"/>
          <w:szCs w:val="24"/>
        </w:rPr>
      </w:pPr>
    </w:p>
    <w:p w:rsidR="004057C4"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In partial fulfillment</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Of the Course Requirements of</w:t>
      </w:r>
    </w:p>
    <w:p w:rsidR="00724F2C" w:rsidRDefault="00724F2C" w:rsidP="00724F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achelor of Science in Computer Science</w:t>
      </w:r>
    </w:p>
    <w:p w:rsidR="00724F2C" w:rsidRDefault="00724F2C" w:rsidP="00121F29">
      <w:pPr>
        <w:spacing w:after="0" w:line="480" w:lineRule="auto"/>
        <w:jc w:val="center"/>
        <w:rPr>
          <w:rFonts w:ascii="Times New Roman" w:hAnsi="Times New Roman" w:cs="Times New Roman"/>
          <w:sz w:val="24"/>
          <w:szCs w:val="24"/>
        </w:rPr>
      </w:pPr>
    </w:p>
    <w:p w:rsidR="00724F2C" w:rsidRDefault="00724F2C" w:rsidP="00121F29">
      <w:pPr>
        <w:spacing w:after="0" w:line="480" w:lineRule="auto"/>
        <w:jc w:val="center"/>
        <w:rPr>
          <w:rFonts w:ascii="Times New Roman" w:hAnsi="Times New Roman" w:cs="Times New Roman"/>
          <w:sz w:val="24"/>
          <w:szCs w:val="24"/>
        </w:rPr>
      </w:pPr>
    </w:p>
    <w:p w:rsidR="00724F2C" w:rsidRDefault="00724F2C" w:rsidP="00724F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724F2C" w:rsidRDefault="00724F2C" w:rsidP="00121F29">
      <w:pPr>
        <w:spacing w:after="0" w:line="480" w:lineRule="auto"/>
        <w:rPr>
          <w:rFonts w:ascii="Times New Roman" w:hAnsi="Times New Roman" w:cs="Times New Roman"/>
          <w:sz w:val="24"/>
          <w:szCs w:val="24"/>
        </w:rPr>
      </w:pPr>
    </w:p>
    <w:p w:rsidR="00121F29" w:rsidRDefault="00121F29" w:rsidP="00121F29">
      <w:pPr>
        <w:spacing w:after="0" w:line="480" w:lineRule="auto"/>
        <w:rPr>
          <w:rFonts w:ascii="Times New Roman" w:hAnsi="Times New Roman" w:cs="Times New Roman"/>
          <w:sz w:val="24"/>
          <w:szCs w:val="24"/>
        </w:rPr>
      </w:pPr>
    </w:p>
    <w:p w:rsidR="004057C4" w:rsidRPr="00724F2C" w:rsidRDefault="004057C4" w:rsidP="00724F2C">
      <w:pPr>
        <w:spacing w:after="0" w:line="480" w:lineRule="auto"/>
        <w:jc w:val="center"/>
        <w:rPr>
          <w:rFonts w:ascii="Times New Roman" w:hAnsi="Times New Roman" w:cs="Times New Roman"/>
          <w:sz w:val="24"/>
          <w:szCs w:val="24"/>
          <w:u w:val="single"/>
        </w:rPr>
      </w:pPr>
      <w:r w:rsidRPr="00724F2C">
        <w:rPr>
          <w:rFonts w:ascii="Times New Roman" w:hAnsi="Times New Roman" w:cs="Times New Roman"/>
          <w:sz w:val="24"/>
          <w:szCs w:val="24"/>
          <w:u w:val="single"/>
        </w:rPr>
        <w:t>Prof. Demelo M. Lao</w:t>
      </w:r>
    </w:p>
    <w:p w:rsidR="004057C4" w:rsidRDefault="002C3713"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Adviser</w:t>
      </w:r>
    </w:p>
    <w:p w:rsidR="004057C4" w:rsidRDefault="004057C4" w:rsidP="00121F29">
      <w:pPr>
        <w:spacing w:after="0" w:line="480" w:lineRule="auto"/>
        <w:rPr>
          <w:rFonts w:ascii="Times New Roman" w:hAnsi="Times New Roman" w:cs="Times New Roman"/>
          <w:sz w:val="24"/>
          <w:szCs w:val="24"/>
        </w:rPr>
      </w:pPr>
    </w:p>
    <w:p w:rsidR="00121F29" w:rsidRDefault="00121F29" w:rsidP="00121F29">
      <w:pPr>
        <w:spacing w:after="0" w:line="480" w:lineRule="auto"/>
        <w:rPr>
          <w:rFonts w:ascii="Times New Roman" w:hAnsi="Times New Roman" w:cs="Times New Roman"/>
          <w:sz w:val="24"/>
          <w:szCs w:val="24"/>
        </w:rPr>
      </w:pPr>
    </w:p>
    <w:p w:rsidR="00A353AF" w:rsidRDefault="00724F2C"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ril </w:t>
      </w:r>
      <w:r w:rsidR="00CA3FDA">
        <w:rPr>
          <w:rFonts w:ascii="Times New Roman" w:hAnsi="Times New Roman" w:cs="Times New Roman"/>
          <w:sz w:val="24"/>
          <w:szCs w:val="24"/>
        </w:rPr>
        <w:t>2013</w:t>
      </w:r>
    </w:p>
    <w:p w:rsidR="00A353AF" w:rsidRPr="00A353AF" w:rsidRDefault="00A353AF" w:rsidP="00A353AF">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UNIVERSITY OF THE PHILIPPINES CEBU</w:t>
      </w:r>
    </w:p>
    <w:p w:rsidR="00A353AF" w:rsidRDefault="00A353AF" w:rsidP="00A353AF">
      <w:pPr>
        <w:spacing w:after="0"/>
        <w:jc w:val="center"/>
        <w:rPr>
          <w:rFonts w:ascii="Times New Roman" w:hAnsi="Times New Roman" w:cs="Times New Roman"/>
          <w:sz w:val="24"/>
          <w:szCs w:val="24"/>
        </w:rPr>
      </w:pPr>
      <w:r>
        <w:rPr>
          <w:rFonts w:ascii="Times New Roman" w:hAnsi="Times New Roman" w:cs="Times New Roman"/>
          <w:sz w:val="24"/>
          <w:szCs w:val="24"/>
        </w:rPr>
        <w:t>Sciences Cluster</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partment of Computer Science</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Pr="00A353AF" w:rsidRDefault="00A353AF" w:rsidP="00A353AF">
      <w:pPr>
        <w:spacing w:after="0" w:line="360" w:lineRule="auto"/>
        <w:jc w:val="center"/>
        <w:rPr>
          <w:rFonts w:ascii="Times New Roman" w:hAnsi="Times New Roman" w:cs="Times New Roman"/>
          <w:b/>
          <w:sz w:val="24"/>
          <w:szCs w:val="24"/>
        </w:rPr>
      </w:pPr>
      <w:r w:rsidRPr="00A353AF">
        <w:rPr>
          <w:rFonts w:ascii="Times New Roman" w:hAnsi="Times New Roman" w:cs="Times New Roman"/>
          <w:b/>
          <w:sz w:val="24"/>
          <w:szCs w:val="24"/>
        </w:rPr>
        <w:t xml:space="preserve">Trailblazer Digital Transaction Audit Trail: </w:t>
      </w:r>
    </w:p>
    <w:p w:rsidR="00A353AF" w:rsidRPr="00A353AF" w:rsidRDefault="00A353AF" w:rsidP="00A353AF">
      <w:pPr>
        <w:spacing w:after="0" w:line="360" w:lineRule="auto"/>
        <w:jc w:val="center"/>
        <w:rPr>
          <w:rFonts w:ascii="Times New Roman" w:hAnsi="Times New Roman" w:cs="Times New Roman"/>
          <w:b/>
          <w:sz w:val="24"/>
          <w:szCs w:val="24"/>
        </w:rPr>
      </w:pPr>
      <w:r w:rsidRPr="00A353AF">
        <w:rPr>
          <w:rFonts w:ascii="Times New Roman" w:hAnsi="Times New Roman" w:cs="Times New Roman"/>
          <w:b/>
          <w:sz w:val="24"/>
          <w:szCs w:val="24"/>
        </w:rPr>
        <w:t>A Web Application on the Automation of Transaction Audit Trail for</w:t>
      </w:r>
    </w:p>
    <w:p w:rsidR="00A353AF" w:rsidRPr="00A353AF" w:rsidRDefault="00A353AF" w:rsidP="00A353AF">
      <w:pPr>
        <w:spacing w:after="0" w:line="480" w:lineRule="auto"/>
        <w:jc w:val="center"/>
        <w:rPr>
          <w:rFonts w:ascii="Times New Roman" w:hAnsi="Times New Roman" w:cs="Times New Roman"/>
          <w:b/>
          <w:sz w:val="24"/>
          <w:szCs w:val="24"/>
        </w:rPr>
      </w:pPr>
      <w:r w:rsidRPr="00A353AF">
        <w:rPr>
          <w:rFonts w:ascii="Times New Roman" w:hAnsi="Times New Roman" w:cs="Times New Roman"/>
          <w:b/>
          <w:sz w:val="24"/>
          <w:szCs w:val="24"/>
        </w:rPr>
        <w:t>Filipino Auditors</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C85AFC" w:rsidP="00A353AF">
      <w:pPr>
        <w:jc w:val="center"/>
        <w:rPr>
          <w:rFonts w:ascii="Times New Roman" w:hAnsi="Times New Roman" w:cs="Times New Roman"/>
          <w:sz w:val="24"/>
          <w:szCs w:val="24"/>
        </w:rPr>
      </w:pPr>
      <w:r>
        <w:rPr>
          <w:rFonts w:ascii="Times New Roman" w:hAnsi="Times New Roman" w:cs="Times New Roman"/>
          <w:sz w:val="24"/>
          <w:szCs w:val="24"/>
        </w:rPr>
        <w:t>Special Problem</w:t>
      </w:r>
      <w:r w:rsidR="00A353AF">
        <w:rPr>
          <w:rFonts w:ascii="Times New Roman" w:hAnsi="Times New Roman" w:cs="Times New Roman"/>
          <w:sz w:val="24"/>
          <w:szCs w:val="24"/>
        </w:rPr>
        <w:t xml:space="preserve"> Adviser</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melo M. Lao, M.S.</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partment of Computer Science</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University of the Philippines Cebu</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ate of Submission</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08 April 2013</w:t>
      </w:r>
    </w:p>
    <w:p w:rsidR="00A353AF" w:rsidRDefault="00A353AF" w:rsidP="00A353AF">
      <w:pPr>
        <w:spacing w:after="0" w:line="360" w:lineRule="auto"/>
        <w:jc w:val="center"/>
        <w:rPr>
          <w:rFonts w:ascii="Times New Roman" w:hAnsi="Times New Roman" w:cs="Times New Roman"/>
          <w:sz w:val="24"/>
          <w:szCs w:val="24"/>
        </w:rPr>
      </w:pPr>
    </w:p>
    <w:p w:rsidR="00A353AF" w:rsidRDefault="00A353AF" w:rsidP="00A353AF">
      <w:pPr>
        <w:spacing w:after="0" w:line="360" w:lineRule="auto"/>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 xml:space="preserve">Permission is given for the following people to have access to this </w:t>
      </w:r>
      <w:r w:rsidR="00C85AFC">
        <w:rPr>
          <w:rFonts w:ascii="Times New Roman" w:hAnsi="Times New Roman" w:cs="Times New Roman"/>
          <w:sz w:val="24"/>
          <w:szCs w:val="24"/>
        </w:rPr>
        <w:t>Special Problem</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398"/>
        <w:gridCol w:w="1458"/>
      </w:tblGrid>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to the general public</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Yes</w:t>
            </w:r>
          </w:p>
        </w:tc>
      </w:tr>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only after the consultation with author/thesis adviser</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Yes</w:t>
            </w:r>
          </w:p>
        </w:tc>
      </w:tr>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only to those bound by confidentiality agreement</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No</w:t>
            </w:r>
          </w:p>
        </w:tc>
      </w:tr>
    </w:tbl>
    <w:p w:rsidR="00A353AF" w:rsidRDefault="00A353AF" w:rsidP="00A353AF">
      <w:pPr>
        <w:jc w:val="center"/>
        <w:rPr>
          <w:rFonts w:ascii="Times New Roman" w:hAnsi="Times New Roman" w:cs="Times New Roman"/>
          <w:sz w:val="24"/>
          <w:szCs w:val="24"/>
        </w:rPr>
      </w:pPr>
    </w:p>
    <w:p w:rsidR="00A353AF" w:rsidRDefault="00A353AF" w:rsidP="00C85AFC">
      <w:pPr>
        <w:tabs>
          <w:tab w:val="left" w:pos="3600"/>
        </w:tabs>
        <w:rPr>
          <w:rFonts w:ascii="Times New Roman" w:hAnsi="Times New Roman" w:cs="Times New Roman"/>
          <w:sz w:val="24"/>
          <w:szCs w:val="24"/>
        </w:rPr>
      </w:pPr>
      <w:r>
        <w:rPr>
          <w:rFonts w:ascii="Times New Roman" w:hAnsi="Times New Roman" w:cs="Times New Roman"/>
          <w:sz w:val="24"/>
          <w:szCs w:val="24"/>
        </w:rPr>
        <w:tab/>
        <w:t>Signature of the Student:</w:t>
      </w:r>
    </w:p>
    <w:p w:rsidR="004057C4" w:rsidRPr="00A353AF" w:rsidRDefault="00A353AF" w:rsidP="00C85AFC">
      <w:pPr>
        <w:tabs>
          <w:tab w:val="left" w:pos="3600"/>
        </w:tabs>
        <w:rPr>
          <w:rFonts w:ascii="Times New Roman" w:hAnsi="Times New Roman" w:cs="Times New Roman"/>
          <w:b/>
          <w:sz w:val="24"/>
          <w:szCs w:val="24"/>
        </w:rPr>
      </w:pPr>
      <w:r>
        <w:rPr>
          <w:rFonts w:ascii="Times New Roman" w:hAnsi="Times New Roman" w:cs="Times New Roman"/>
          <w:sz w:val="24"/>
          <w:szCs w:val="24"/>
        </w:rPr>
        <w:tab/>
        <w:t xml:space="preserve">Signature of the </w:t>
      </w:r>
      <w:r w:rsidR="00C85AFC">
        <w:rPr>
          <w:rFonts w:ascii="Times New Roman" w:hAnsi="Times New Roman" w:cs="Times New Roman"/>
          <w:sz w:val="24"/>
          <w:szCs w:val="24"/>
        </w:rPr>
        <w:t>Special Problem</w:t>
      </w:r>
      <w:r>
        <w:rPr>
          <w:rFonts w:ascii="Times New Roman" w:hAnsi="Times New Roman" w:cs="Times New Roman"/>
          <w:sz w:val="24"/>
          <w:szCs w:val="24"/>
        </w:rPr>
        <w:t xml:space="preserve"> Adviser:</w:t>
      </w:r>
    </w:p>
    <w:p w:rsidR="00C85AFC" w:rsidRDefault="00C85AFC" w:rsidP="00C85AFC">
      <w:pPr>
        <w:jc w:val="center"/>
        <w:rPr>
          <w:rFonts w:ascii="Times New Roman" w:hAnsi="Times New Roman" w:cs="Times New Roman"/>
          <w:sz w:val="24"/>
          <w:szCs w:val="24"/>
        </w:rPr>
      </w:pPr>
      <w:r>
        <w:rPr>
          <w:rFonts w:ascii="Times New Roman" w:hAnsi="Times New Roman" w:cs="Times New Roman"/>
          <w:sz w:val="24"/>
          <w:szCs w:val="24"/>
        </w:rPr>
        <w:lastRenderedPageBreak/>
        <w:t>Approval Sheet</w:t>
      </w:r>
    </w:p>
    <w:p w:rsidR="00C85AFC" w:rsidRDefault="00C85AFC" w:rsidP="00C85AFC">
      <w:pPr>
        <w:jc w:val="center"/>
        <w:rPr>
          <w:rFonts w:ascii="Times New Roman" w:hAnsi="Times New Roman" w:cs="Times New Roman"/>
          <w:sz w:val="24"/>
          <w:szCs w:val="24"/>
        </w:rPr>
      </w:pPr>
    </w:p>
    <w:p w:rsidR="00C85AFC" w:rsidRDefault="00C85AFC" w:rsidP="00C85A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faculty of the University of the Philippines Cebu – Computer Science Department approves this Special Problem entitled</w:t>
      </w:r>
    </w:p>
    <w:p w:rsidR="00C85AFC" w:rsidRDefault="00C85AFC" w:rsidP="00C85AFC">
      <w:pPr>
        <w:spacing w:line="480" w:lineRule="auto"/>
        <w:ind w:firstLine="720"/>
        <w:jc w:val="both"/>
        <w:rPr>
          <w:rFonts w:ascii="Times New Roman" w:hAnsi="Times New Roman" w:cs="Times New Roman"/>
          <w:sz w:val="24"/>
          <w:szCs w:val="24"/>
        </w:rPr>
      </w:pPr>
    </w:p>
    <w:p w:rsidR="00402291" w:rsidRDefault="00402291" w:rsidP="00C85AFC">
      <w:pPr>
        <w:spacing w:line="480" w:lineRule="auto"/>
        <w:ind w:firstLine="720"/>
        <w:jc w:val="both"/>
        <w:rPr>
          <w:rFonts w:ascii="Times New Roman" w:hAnsi="Times New Roman" w:cs="Times New Roman"/>
          <w:sz w:val="24"/>
          <w:szCs w:val="24"/>
        </w:rPr>
      </w:pPr>
    </w:p>
    <w:p w:rsidR="00402291" w:rsidRDefault="00402291" w:rsidP="0040229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railblazer Digital Transaction Audit Trail</w:t>
      </w:r>
      <w:r w:rsidRPr="002C3713">
        <w:rPr>
          <w:rFonts w:ascii="Times New Roman" w:hAnsi="Times New Roman" w:cs="Times New Roman"/>
          <w:b/>
          <w:sz w:val="28"/>
          <w:szCs w:val="24"/>
        </w:rPr>
        <w:t xml:space="preserve">: </w:t>
      </w:r>
    </w:p>
    <w:p w:rsidR="00402291" w:rsidRDefault="00402291" w:rsidP="00402291">
      <w:pPr>
        <w:spacing w:after="0" w:line="360" w:lineRule="auto"/>
        <w:jc w:val="center"/>
        <w:rPr>
          <w:rFonts w:ascii="Times New Roman" w:hAnsi="Times New Roman" w:cs="Times New Roman"/>
          <w:b/>
          <w:sz w:val="28"/>
          <w:szCs w:val="24"/>
        </w:rPr>
      </w:pPr>
      <w:r w:rsidRPr="002C3713">
        <w:rPr>
          <w:rFonts w:ascii="Times New Roman" w:hAnsi="Times New Roman" w:cs="Times New Roman"/>
          <w:b/>
          <w:sz w:val="28"/>
          <w:szCs w:val="24"/>
        </w:rPr>
        <w:t xml:space="preserve">A Web Application on the Automation of Transaction Audit Trail </w:t>
      </w:r>
      <w:r>
        <w:rPr>
          <w:rFonts w:ascii="Times New Roman" w:hAnsi="Times New Roman" w:cs="Times New Roman"/>
          <w:b/>
          <w:sz w:val="28"/>
          <w:szCs w:val="24"/>
        </w:rPr>
        <w:t>for</w:t>
      </w:r>
    </w:p>
    <w:p w:rsidR="00402291" w:rsidRPr="002C3713" w:rsidRDefault="00402291" w:rsidP="00402291">
      <w:pPr>
        <w:spacing w:line="480" w:lineRule="auto"/>
        <w:jc w:val="center"/>
        <w:rPr>
          <w:rFonts w:ascii="Times New Roman" w:hAnsi="Times New Roman" w:cs="Times New Roman"/>
          <w:b/>
          <w:sz w:val="28"/>
          <w:szCs w:val="24"/>
        </w:rPr>
      </w:pPr>
      <w:r>
        <w:rPr>
          <w:rFonts w:ascii="Times New Roman" w:hAnsi="Times New Roman" w:cs="Times New Roman"/>
          <w:b/>
          <w:sz w:val="28"/>
          <w:szCs w:val="24"/>
        </w:rPr>
        <w:t>Filipino Auditors</w:t>
      </w:r>
    </w:p>
    <w:p w:rsidR="00402291" w:rsidRDefault="00402291" w:rsidP="00C85AFC">
      <w:pPr>
        <w:spacing w:line="480" w:lineRule="auto"/>
        <w:ind w:firstLine="720"/>
        <w:jc w:val="both"/>
        <w:rPr>
          <w:rFonts w:ascii="Times New Roman" w:hAnsi="Times New Roman" w:cs="Times New Roman"/>
          <w:sz w:val="24"/>
          <w:szCs w:val="24"/>
        </w:rPr>
      </w:pPr>
    </w:p>
    <w:p w:rsidR="00C85AFC" w:rsidRDefault="00C85AFC" w:rsidP="00402291">
      <w:pPr>
        <w:spacing w:line="480" w:lineRule="auto"/>
        <w:jc w:val="center"/>
        <w:rPr>
          <w:rFonts w:ascii="Times New Roman" w:hAnsi="Times New Roman" w:cs="Times New Roman"/>
          <w:sz w:val="24"/>
          <w:szCs w:val="24"/>
        </w:rPr>
      </w:pPr>
      <w:r>
        <w:rPr>
          <w:rFonts w:ascii="Times New Roman" w:hAnsi="Times New Roman" w:cs="Times New Roman"/>
          <w:sz w:val="24"/>
          <w:szCs w:val="24"/>
        </w:rPr>
        <w:t>By Kristian Jacob Abad Lora</w:t>
      </w:r>
    </w:p>
    <w:p w:rsidR="00402291" w:rsidRDefault="00402291" w:rsidP="00402291">
      <w:pPr>
        <w:spacing w:line="480" w:lineRule="auto"/>
        <w:jc w:val="center"/>
        <w:rPr>
          <w:rFonts w:ascii="Times New Roman" w:hAnsi="Times New Roman" w:cs="Times New Roman"/>
          <w:sz w:val="24"/>
          <w:szCs w:val="24"/>
        </w:rPr>
      </w:pPr>
    </w:p>
    <w:p w:rsidR="00C85AFC" w:rsidRDefault="00C85AFC" w:rsidP="00C85AFC">
      <w:pPr>
        <w:spacing w:line="480" w:lineRule="auto"/>
        <w:ind w:firstLine="720"/>
        <w:jc w:val="center"/>
        <w:rPr>
          <w:rFonts w:ascii="Times New Roman" w:hAnsi="Times New Roman" w:cs="Times New Roman"/>
          <w:sz w:val="24"/>
          <w:szCs w:val="24"/>
        </w:rPr>
      </w:pPr>
    </w:p>
    <w:p w:rsidR="00402291" w:rsidRDefault="00402291" w:rsidP="00402291">
      <w:pPr>
        <w:tabs>
          <w:tab w:val="left" w:pos="360"/>
          <w:tab w:val="right" w:pos="8280"/>
        </w:tabs>
        <w:spacing w:line="480" w:lineRule="auto"/>
        <w:rPr>
          <w:rFonts w:ascii="Times New Roman" w:hAnsi="Times New Roman" w:cs="Times New Roman"/>
          <w:sz w:val="24"/>
          <w:szCs w:val="24"/>
        </w:rPr>
      </w:pPr>
      <w:r>
        <w:rPr>
          <w:rFonts w:ascii="Times New Roman" w:hAnsi="Times New Roman" w:cs="Times New Roman"/>
          <w:sz w:val="24"/>
          <w:szCs w:val="24"/>
        </w:rPr>
        <w:tab/>
        <w:t>________________________</w:t>
      </w:r>
      <w:r>
        <w:rPr>
          <w:rFonts w:ascii="Times New Roman" w:hAnsi="Times New Roman" w:cs="Times New Roman"/>
          <w:sz w:val="24"/>
          <w:szCs w:val="24"/>
        </w:rPr>
        <w:tab/>
        <w:t>________________________</w:t>
      </w:r>
    </w:p>
    <w:p w:rsidR="00402291" w:rsidRDefault="00402291" w:rsidP="00402291">
      <w:pPr>
        <w:tabs>
          <w:tab w:val="center" w:pos="1800"/>
          <w:tab w:val="center" w:pos="6930"/>
        </w:tabs>
        <w:spacing w:after="0" w:line="480" w:lineRule="auto"/>
        <w:rPr>
          <w:rFonts w:ascii="Times New Roman" w:hAnsi="Times New Roman" w:cs="Times New Roman"/>
          <w:sz w:val="24"/>
          <w:szCs w:val="24"/>
        </w:rPr>
      </w:pPr>
      <w:r>
        <w:rPr>
          <w:rFonts w:ascii="Times New Roman" w:hAnsi="Times New Roman" w:cs="Times New Roman"/>
          <w:sz w:val="24"/>
          <w:szCs w:val="24"/>
        </w:rPr>
        <w:tab/>
        <w:t>Prof. Demelo M. Lao</w:t>
      </w:r>
      <w:r>
        <w:rPr>
          <w:rFonts w:ascii="Times New Roman" w:hAnsi="Times New Roman" w:cs="Times New Roman"/>
          <w:sz w:val="24"/>
          <w:szCs w:val="24"/>
        </w:rPr>
        <w:tab/>
        <w:t>Dr. Robert Roxas</w:t>
      </w:r>
    </w:p>
    <w:p w:rsidR="00C85AFC" w:rsidRDefault="00402291" w:rsidP="00402291">
      <w:pPr>
        <w:tabs>
          <w:tab w:val="center" w:pos="1800"/>
          <w:tab w:val="center" w:pos="6930"/>
        </w:tabs>
        <w:spacing w:line="480" w:lineRule="auto"/>
        <w:rPr>
          <w:rFonts w:ascii="Times New Roman" w:hAnsi="Times New Roman" w:cs="Times New Roman"/>
          <w:sz w:val="24"/>
          <w:szCs w:val="24"/>
        </w:rPr>
      </w:pPr>
      <w:r>
        <w:rPr>
          <w:rFonts w:ascii="Times New Roman" w:hAnsi="Times New Roman" w:cs="Times New Roman"/>
          <w:sz w:val="24"/>
          <w:szCs w:val="24"/>
        </w:rPr>
        <w:tab/>
        <w:t>Adviser</w:t>
      </w:r>
      <w:r>
        <w:rPr>
          <w:rFonts w:ascii="Times New Roman" w:hAnsi="Times New Roman" w:cs="Times New Roman"/>
          <w:sz w:val="24"/>
          <w:szCs w:val="24"/>
        </w:rPr>
        <w:tab/>
        <w:t>Department Chairperson</w:t>
      </w:r>
    </w:p>
    <w:p w:rsidR="00402291" w:rsidRDefault="00402291" w:rsidP="00402291">
      <w:pPr>
        <w:tabs>
          <w:tab w:val="center" w:pos="1530"/>
        </w:tabs>
        <w:spacing w:line="480" w:lineRule="auto"/>
        <w:rPr>
          <w:rFonts w:ascii="Times New Roman" w:hAnsi="Times New Roman" w:cs="Times New Roman"/>
          <w:sz w:val="24"/>
          <w:szCs w:val="24"/>
        </w:rPr>
      </w:pPr>
    </w:p>
    <w:p w:rsidR="00402291" w:rsidRDefault="00402291" w:rsidP="00402291">
      <w:pPr>
        <w:tabs>
          <w:tab w:val="left" w:pos="360"/>
          <w:tab w:val="right" w:pos="8280"/>
        </w:tabs>
        <w:spacing w:line="480" w:lineRule="auto"/>
        <w:rPr>
          <w:rFonts w:ascii="Times New Roman" w:hAnsi="Times New Roman" w:cs="Times New Roman"/>
          <w:sz w:val="24"/>
          <w:szCs w:val="24"/>
        </w:rPr>
      </w:pPr>
      <w:r>
        <w:rPr>
          <w:rFonts w:ascii="Times New Roman" w:hAnsi="Times New Roman" w:cs="Times New Roman"/>
          <w:sz w:val="24"/>
          <w:szCs w:val="24"/>
        </w:rPr>
        <w:tab/>
        <w:t>________________________</w:t>
      </w:r>
      <w:r>
        <w:rPr>
          <w:rFonts w:ascii="Times New Roman" w:hAnsi="Times New Roman" w:cs="Times New Roman"/>
          <w:sz w:val="24"/>
          <w:szCs w:val="24"/>
        </w:rPr>
        <w:tab/>
        <w:t>________________________</w:t>
      </w:r>
    </w:p>
    <w:p w:rsidR="00355CF5" w:rsidRDefault="00402291" w:rsidP="00402291">
      <w:pPr>
        <w:tabs>
          <w:tab w:val="center" w:pos="1800"/>
          <w:tab w:val="center" w:pos="6930"/>
        </w:tabs>
        <w:spacing w:after="0" w:line="480" w:lineRule="auto"/>
        <w:rPr>
          <w:rFonts w:ascii="Times New Roman" w:hAnsi="Times New Roman" w:cs="Times New Roman"/>
          <w:sz w:val="24"/>
          <w:szCs w:val="24"/>
        </w:rPr>
        <w:sectPr w:rsidR="00355CF5" w:rsidSect="0033092D">
          <w:footerReference w:type="default" r:id="rId9"/>
          <w:pgSz w:w="12240" w:h="15840"/>
          <w:pgMar w:top="1440" w:right="1440" w:bottom="1440" w:left="2160" w:header="720" w:footer="720" w:gutter="0"/>
          <w:cols w:space="720"/>
          <w:docGrid w:linePitch="360"/>
        </w:sectPr>
      </w:pPr>
      <w:r>
        <w:rPr>
          <w:rFonts w:ascii="Times New Roman" w:hAnsi="Times New Roman" w:cs="Times New Roman"/>
          <w:sz w:val="24"/>
          <w:szCs w:val="24"/>
        </w:rPr>
        <w:tab/>
        <w:t>Date Signed</w:t>
      </w:r>
      <w:r>
        <w:rPr>
          <w:rFonts w:ascii="Times New Roman" w:hAnsi="Times New Roman" w:cs="Times New Roman"/>
          <w:sz w:val="24"/>
          <w:szCs w:val="24"/>
        </w:rPr>
        <w:tab/>
        <w:t>Date Signed</w:t>
      </w:r>
    </w:p>
    <w:p w:rsidR="004057C4" w:rsidRDefault="00355CF5" w:rsidP="00355CF5">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Abstract</w:t>
      </w:r>
    </w:p>
    <w:p w:rsidR="00355CF5" w:rsidRDefault="0028042A"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ransaction audit trail is a major component of the audit process. It basically aims to detect fraud in the transactions of an entity by tracing these transactions from a financial statement down to their source documents. In auditing transactions of huge entities, this is a gargantuan task.</w:t>
      </w:r>
    </w:p>
    <w:p w:rsidR="00A25B3C" w:rsidRDefault="0028042A"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is study aimed, therefore, to speed</w:t>
      </w:r>
      <w:r w:rsidR="00A25B3C">
        <w:rPr>
          <w:rFonts w:ascii="Times New Roman" w:hAnsi="Times New Roman" w:cs="Times New Roman"/>
          <w:sz w:val="24"/>
          <w:szCs w:val="24"/>
        </w:rPr>
        <w:t xml:space="preserve"> </w:t>
      </w:r>
      <w:r>
        <w:rPr>
          <w:rFonts w:ascii="Times New Roman" w:hAnsi="Times New Roman" w:cs="Times New Roman"/>
          <w:sz w:val="24"/>
          <w:szCs w:val="24"/>
        </w:rPr>
        <w:t xml:space="preserve">up the audit trail process by developing a web application </w:t>
      </w:r>
      <w:r w:rsidR="00A25B3C">
        <w:rPr>
          <w:rFonts w:ascii="Times New Roman" w:hAnsi="Times New Roman" w:cs="Times New Roman"/>
          <w:sz w:val="24"/>
          <w:szCs w:val="24"/>
        </w:rPr>
        <w:t>that will automate it; thus, the Trailblazer Digital Transaction Audit Trail System. With this study’s pursuit if developing a system that is capable of becoming a stepping stone towards building a full-blown audit software in the Philippines, the system’s features include the incorporation of Philippine Auditing Standards for audit trail such as performing the footing, matching, vouching and sampling, if necessary. By automating the audit trail process, the entire audit process will eventually be sped up, as well, which is the main goal of this study.</w:t>
      </w:r>
    </w:p>
    <w:p w:rsidR="00A93738" w:rsidRDefault="00A25B3C"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 the other hand, the test results show that using the system has brought </w:t>
      </w:r>
      <w:r w:rsidR="00A93738">
        <w:rPr>
          <w:rFonts w:ascii="Times New Roman" w:hAnsi="Times New Roman" w:cs="Times New Roman"/>
          <w:sz w:val="24"/>
          <w:szCs w:val="24"/>
        </w:rPr>
        <w:t>significant improvement on the performance of the user-testers in terms of the time spent on each ledger account they inspected (efficiency) and  the ability to detect all errors at hand (accuracy). This promising performance of the system has been translated into strongly positive ratings by the user-testers in the Technology Acceptance Test which implies that they are ready and eager to use the system as they perceived it to be useful and easy to use. Moreover, this study found out that the system is more useful to external auditors as the test result shows a dramatic improvement on the performance of a user-test who used to be an external auditor.</w:t>
      </w:r>
    </w:p>
    <w:p w:rsidR="00A93738" w:rsidRDefault="00A93738">
      <w:pPr>
        <w:rPr>
          <w:rFonts w:ascii="Times New Roman" w:hAnsi="Times New Roman" w:cs="Times New Roman"/>
          <w:sz w:val="24"/>
          <w:szCs w:val="24"/>
        </w:rPr>
      </w:pPr>
      <w:r>
        <w:rPr>
          <w:rFonts w:ascii="Times New Roman" w:hAnsi="Times New Roman" w:cs="Times New Roman"/>
          <w:sz w:val="24"/>
          <w:szCs w:val="24"/>
        </w:rPr>
        <w:br w:type="page"/>
      </w:r>
    </w:p>
    <w:p w:rsidR="00A93738" w:rsidRDefault="00A93738" w:rsidP="00A93738">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Acknowledgment</w:t>
      </w:r>
    </w:p>
    <w:p w:rsidR="00A93738" w:rsidRDefault="00A93738" w:rsidP="00A9373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64E61">
        <w:rPr>
          <w:rFonts w:ascii="Times New Roman" w:hAnsi="Times New Roman" w:cs="Times New Roman"/>
          <w:sz w:val="24"/>
          <w:szCs w:val="24"/>
        </w:rPr>
        <w:t>The success and completion of this study is not just because of the effort exerted by the researcher-developer. Undeniably, this study is a collective effort. Without the people who supported the researcher-developer, he could have not completed this study and have graduated on time. In view of these efforts, the researcher-developer is very much thankful and greatly indebted to the following:</w:t>
      </w:r>
    </w:p>
    <w:p w:rsidR="00C64E61"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mighty </w:t>
      </w:r>
      <w:r w:rsidR="00C64E61">
        <w:rPr>
          <w:rFonts w:ascii="Times New Roman" w:hAnsi="Times New Roman" w:cs="Times New Roman"/>
          <w:sz w:val="24"/>
          <w:szCs w:val="24"/>
        </w:rPr>
        <w:t>God</w:t>
      </w:r>
      <w:r w:rsidR="00F275AE">
        <w:rPr>
          <w:rFonts w:ascii="Times New Roman" w:hAnsi="Times New Roman" w:cs="Times New Roman"/>
          <w:sz w:val="24"/>
          <w:szCs w:val="24"/>
        </w:rPr>
        <w:t>, whom he dedicates this study,</w:t>
      </w:r>
      <w:r w:rsidR="00C64E61">
        <w:rPr>
          <w:rFonts w:ascii="Times New Roman" w:hAnsi="Times New Roman" w:cs="Times New Roman"/>
          <w:sz w:val="24"/>
          <w:szCs w:val="24"/>
        </w:rPr>
        <w:t xml:space="preserve"> for comforting him</w:t>
      </w:r>
      <w:r>
        <w:rPr>
          <w:rFonts w:ascii="Times New Roman" w:hAnsi="Times New Roman" w:cs="Times New Roman"/>
          <w:sz w:val="24"/>
          <w:szCs w:val="24"/>
        </w:rPr>
        <w:t xml:space="preserve"> in times when he was down</w:t>
      </w:r>
      <w:r w:rsidR="00C64E61">
        <w:rPr>
          <w:rFonts w:ascii="Times New Roman" w:hAnsi="Times New Roman" w:cs="Times New Roman"/>
          <w:sz w:val="24"/>
          <w:szCs w:val="24"/>
        </w:rPr>
        <w:t xml:space="preserve">, </w:t>
      </w:r>
      <w:r>
        <w:rPr>
          <w:rFonts w:ascii="Times New Roman" w:hAnsi="Times New Roman" w:cs="Times New Roman"/>
          <w:sz w:val="24"/>
          <w:szCs w:val="24"/>
        </w:rPr>
        <w:t xml:space="preserve">for constantly giving him hope and chances, and for </w:t>
      </w:r>
      <w:r w:rsidR="00C64E61">
        <w:rPr>
          <w:rFonts w:ascii="Times New Roman" w:hAnsi="Times New Roman" w:cs="Times New Roman"/>
          <w:sz w:val="24"/>
          <w:szCs w:val="24"/>
        </w:rPr>
        <w:t>giving him strength and enthusiasm to get all things done</w:t>
      </w:r>
      <w:r w:rsidR="00F275AE">
        <w:rPr>
          <w:rFonts w:ascii="Times New Roman" w:hAnsi="Times New Roman" w:cs="Times New Roman"/>
          <w:sz w:val="24"/>
          <w:szCs w:val="24"/>
        </w:rPr>
        <w:t>;</w:t>
      </w:r>
    </w:p>
    <w:p w:rsidR="00C64E61"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Prof. Demelo Lao, his adviser, for being patient with him and giving him chances to finish this study. The researcher-developer is grateful also to him for his inputs that contributed to the quality of this study;</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Dr. Robert Roxas, the Computer Science Department chairperson and Dr. Patricia Nazareno, the College Secretary and Registrar for helping him out on his concerns regarding his elective courses. Without their help and consideration, the researcher-developer would have to take those said courses next semester</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Mae Carmel Boquia, Eriberta Canada and Kirby Taghoy, his Special Problem coursemates, for their help, monitoring and encouragement;</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is family whom he dedicates this study also, especially his parents Rosario Abad-Lora and Nemesio Vilbar-Lora for their hardwork and sacrifices just to send his siblings and him to school; his siblings Danica Joy Lora, Jacques Rosano Lora and Jacqueline Roz Golda Lora for helping him out in his graduation </w:t>
      </w:r>
      <w:r>
        <w:rPr>
          <w:rFonts w:ascii="Times New Roman" w:hAnsi="Times New Roman" w:cs="Times New Roman"/>
          <w:sz w:val="24"/>
          <w:szCs w:val="24"/>
        </w:rPr>
        <w:lastRenderedPageBreak/>
        <w:t>requirements; and his beloved youngest sister Joan Ma. Roz Cente Lora whom he loves so much</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Prof. Chito Patiño for being considerate to him and for being a mentor not just in the academic field but in activism and life, as well</w:t>
      </w:r>
      <w:r w:rsidR="00E721B3">
        <w:rPr>
          <w:rFonts w:ascii="Times New Roman" w:hAnsi="Times New Roman" w:cs="Times New Roman"/>
          <w:sz w:val="24"/>
          <w:szCs w:val="24"/>
        </w:rPr>
        <w:t>;</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r. Owen Migraso, Mr. Keith Bacalso, Jeharden Alistado and </w:t>
      </w:r>
      <w:r w:rsidR="00E721B3">
        <w:rPr>
          <w:rFonts w:ascii="Times New Roman" w:hAnsi="Times New Roman" w:cs="Times New Roman"/>
          <w:sz w:val="24"/>
          <w:szCs w:val="24"/>
        </w:rPr>
        <w:t>Jeanne Pauline Monteroso together with Prof. Patiño, who comprises his self-proclaimed collective for the educational discussions on the Philippine society, on activism, on social issues, etc. and for the advices, as well;</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Red Gate dormers, whom he considered as his second family while studying in Cebu, for the moments of joy, happiness, love, fun, etc.;</w:t>
      </w:r>
    </w:p>
    <w:p w:rsidR="000715B8" w:rsidRDefault="00E721B3" w:rsidP="000715B8">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And to all people whom he failed to mention.</w:t>
      </w:r>
    </w:p>
    <w:p w:rsidR="00A25B3C" w:rsidRPr="00355CF5" w:rsidRDefault="000715B8" w:rsidP="000715B8">
      <w:pPr>
        <w:pStyle w:val="ListParagraph"/>
        <w:spacing w:line="480" w:lineRule="auto"/>
        <w:jc w:val="both"/>
        <w:rPr>
          <w:rFonts w:ascii="Times New Roman" w:hAnsi="Times New Roman" w:cs="Times New Roman"/>
          <w:sz w:val="24"/>
          <w:szCs w:val="24"/>
        </w:rPr>
        <w:sectPr w:rsidR="00A25B3C" w:rsidRPr="00355CF5" w:rsidSect="00A93738">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sz w:val="24"/>
          <w:szCs w:val="24"/>
        </w:rPr>
        <w:t>To these people, the researcher-developer extends his appreciation and blessings.</w:t>
      </w:r>
      <w:r w:rsidR="00A93738">
        <w:rPr>
          <w:rFonts w:ascii="Times New Roman" w:hAnsi="Times New Roman" w:cs="Times New Roman"/>
          <w:sz w:val="24"/>
          <w:szCs w:val="24"/>
        </w:rPr>
        <w:t xml:space="preserve"> </w:t>
      </w: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0715B8" w:rsidRDefault="000715B8"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r>
        <w:rPr>
          <w:rFonts w:ascii="Times New Roman" w:hAnsi="Times New Roman" w:cs="Times New Roman"/>
          <w:b/>
          <w:sz w:val="24"/>
          <w:szCs w:val="24"/>
        </w:rPr>
        <w:tab/>
        <w:t xml:space="preserve"> i</w:t>
      </w:r>
    </w:p>
    <w:p w:rsidR="000715B8" w:rsidRDefault="000715B8"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ement </w:t>
      </w:r>
      <w:r>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w:t>
      </w:r>
      <w:r w:rsidR="000715B8">
        <w:rPr>
          <w:rFonts w:ascii="Times New Roman" w:hAnsi="Times New Roman" w:cs="Times New Roman"/>
          <w:b/>
          <w:sz w:val="24"/>
          <w:szCs w:val="24"/>
        </w:rPr>
        <w:t>v</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r w:rsidR="000715B8">
        <w:rPr>
          <w:rFonts w:ascii="Times New Roman" w:hAnsi="Times New Roman" w:cs="Times New Roman"/>
          <w:b/>
          <w:sz w:val="24"/>
          <w:szCs w:val="24"/>
        </w:rPr>
        <w:t>v</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r w:rsidR="000715B8">
        <w:rPr>
          <w:rFonts w:ascii="Times New Roman" w:hAnsi="Times New Roman" w:cs="Times New Roman"/>
          <w:b/>
          <w:sz w:val="24"/>
          <w:szCs w:val="24"/>
        </w:rPr>
        <w:t>v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0715B8">
          <w:pgSz w:w="12240" w:h="15840"/>
          <w:pgMar w:top="1440" w:right="1440" w:bottom="1440" w:left="2160" w:header="720" w:footer="864" w:gutter="0"/>
          <w:pgNumType w:fmt="lowerRoman" w:start="4"/>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r w:rsidR="00F45B6B" w:rsidRPr="00647454">
        <w:rPr>
          <w:rFonts w:ascii="Times New Roman" w:hAnsi="Times New Roman" w:cs="Times New Roman"/>
          <w:sz w:val="24"/>
          <w:szCs w:val="24"/>
        </w:rPr>
        <w:t>is</w:t>
      </w:r>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Hongkong-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04140D" w:rsidRDefault="0004140D" w:rsidP="00450CD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What audit</w:t>
      </w:r>
      <w:bookmarkStart w:id="0" w:name="_GoBack"/>
      <w:bookmarkEnd w:id="0"/>
      <w:r>
        <w:rPr>
          <w:rFonts w:ascii="Times New Roman" w:hAnsi="Times New Roman" w:cs="Times New Roman"/>
          <w:sz w:val="24"/>
          <w:szCs w:val="24"/>
        </w:rPr>
        <w:t xml:space="preserve"> sampling techniques are used by Filipino auditors?</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w:t>
      </w:r>
      <w:r w:rsidR="0028042A">
        <w:rPr>
          <w:rFonts w:ascii="Times New Roman" w:hAnsi="Times New Roman" w:cs="Times New Roman"/>
          <w:sz w:val="24"/>
          <w:szCs w:val="24"/>
        </w:rPr>
        <w:t>auditors</w:t>
      </w:r>
      <w:r>
        <w:rPr>
          <w:rFonts w:ascii="Times New Roman" w:hAnsi="Times New Roman" w:cs="Times New Roman"/>
          <w:sz w:val="24"/>
          <w:szCs w:val="24"/>
        </w:rPr>
        <w:t xml:space="preserve">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transaction audit trail that is </w:t>
      </w:r>
      <w:r w:rsidR="00DF7771">
        <w:rPr>
          <w:rFonts w:ascii="Times New Roman" w:hAnsi="Times New Roman" w:cs="Times New Roman"/>
          <w:sz w:val="24"/>
          <w:szCs w:val="24"/>
        </w:rPr>
        <w:t>portable, which means, it can be deployed in any operating system</w:t>
      </w:r>
      <w:r>
        <w:rPr>
          <w:rFonts w:ascii="Times New Roman" w:hAnsi="Times New Roman" w:cs="Times New Roman"/>
          <w:sz w:val="24"/>
          <w:szCs w:val="24"/>
        </w:rPr>
        <w:t>;</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w:t>
      </w:r>
      <w:r w:rsidR="00EE2368">
        <w:rPr>
          <w:rFonts w:ascii="Times New Roman" w:hAnsi="Times New Roman" w:cs="Times New Roman"/>
          <w:sz w:val="24"/>
          <w:szCs w:val="24"/>
        </w:rPr>
        <w:t>researcher-</w:t>
      </w:r>
      <w:r w:rsidR="00021EFA">
        <w:rPr>
          <w:rFonts w:ascii="Times New Roman" w:hAnsi="Times New Roman" w:cs="Times New Roman"/>
          <w:sz w:val="24"/>
          <w:szCs w:val="24"/>
        </w:rPr>
        <w:t>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54B028DC" wp14:editId="051C6D79">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Fig. 1.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7334DD5A" wp14:editId="4E1CB62A">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 xml:space="preserve">Fig. 2.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162E99" w:rsidP="0097461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For</w:t>
      </w:r>
      <w:r w:rsidR="00370F69" w:rsidRPr="00647454">
        <w:rPr>
          <w:rFonts w:ascii="Times New Roman" w:hAnsi="Times New Roman" w:cs="Times New Roman"/>
          <w:sz w:val="24"/>
          <w:szCs w:val="24"/>
        </w:rPr>
        <w:t xml:space="preserve">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0"/>
                <w:szCs w:val="24"/>
              </w:rPr>
              <w:t>procedures</w:t>
            </w:r>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a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misstatement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lower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s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characteristics.</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population.</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opulation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3.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24BCB" w:rsidRDefault="00A90B9C"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4.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9550D" w:rsidRDefault="00E9550D" w:rsidP="00E9550D">
      <w:pPr>
        <w:spacing w:after="0" w:line="480" w:lineRule="auto"/>
        <w:jc w:val="both"/>
        <w:rPr>
          <w:rFonts w:ascii="Times New Roman" w:hAnsi="Times New Roman" w:cs="Times New Roman"/>
          <w:b/>
          <w:i/>
          <w:sz w:val="24"/>
          <w:szCs w:val="24"/>
        </w:rPr>
      </w:pPr>
    </w:p>
    <w:p w:rsidR="00162E99" w:rsidRDefault="00162E99" w:rsidP="00B1347D">
      <w:pPr>
        <w:spacing w:line="480" w:lineRule="auto"/>
        <w:jc w:val="both"/>
        <w:rPr>
          <w:rFonts w:ascii="Times New Roman" w:hAnsi="Times New Roman" w:cs="Times New Roman"/>
          <w:b/>
          <w:sz w:val="24"/>
          <w:szCs w:val="24"/>
        </w:rPr>
      </w:pPr>
      <w:r>
        <w:rPr>
          <w:rFonts w:ascii="Times New Roman" w:hAnsi="Times New Roman" w:cs="Times New Roman"/>
          <w:b/>
          <w:i/>
          <w:sz w:val="24"/>
          <w:szCs w:val="24"/>
        </w:rPr>
        <w:t>Sampling Techniques in the Philippine Context</w:t>
      </w:r>
    </w:p>
    <w:p w:rsidR="00162E99" w:rsidRDefault="00162E99" w:rsidP="00B1347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anwhile, the Philippine Auditing Standards have its own sampling techniques that are statistical in nature. Salvanera and Cabalay (1996), in their journal article entitled “Sampling History – The Philippines Experience”, enumerated and discussed the most commonly used audit sampling techniques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24]" }, "properties" : { "noteIndex" : 0 }, "schema" : "https://github.com/citation-style-language/schema/raw/master/csl-citation.json" }</w:instrText>
      </w:r>
      <w:r>
        <w:rPr>
          <w:rFonts w:ascii="Times New Roman" w:hAnsi="Times New Roman" w:cs="Times New Roman"/>
          <w:sz w:val="24"/>
          <w:szCs w:val="24"/>
        </w:rPr>
        <w:fldChar w:fldCharType="separate"/>
      </w:r>
      <w:r w:rsidRPr="00162E99">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162E99" w:rsidRDefault="00162E99"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e of the techniques is the Pareto’s Principle of Distribution. </w:t>
      </w:r>
      <w:r w:rsidRPr="00162E99">
        <w:rPr>
          <w:rFonts w:ascii="Times New Roman" w:hAnsi="Times New Roman" w:cs="Times New Roman"/>
          <w:sz w:val="24"/>
          <w:szCs w:val="24"/>
        </w:rPr>
        <w:t xml:space="preserve">This sampling </w:t>
      </w:r>
      <w:r>
        <w:rPr>
          <w:rFonts w:ascii="Times New Roman" w:hAnsi="Times New Roman" w:cs="Times New Roman"/>
          <w:sz w:val="24"/>
          <w:szCs w:val="24"/>
        </w:rPr>
        <w:t>technique</w:t>
      </w:r>
      <w:r w:rsidRPr="00162E99">
        <w:rPr>
          <w:rFonts w:ascii="Times New Roman" w:hAnsi="Times New Roman" w:cs="Times New Roman"/>
          <w:sz w:val="24"/>
          <w:szCs w:val="24"/>
        </w:rPr>
        <w:t xml:space="preserve"> is</w:t>
      </w:r>
      <w:r>
        <w:rPr>
          <w:rFonts w:ascii="Times New Roman" w:hAnsi="Times New Roman" w:cs="Times New Roman"/>
          <w:sz w:val="24"/>
          <w:szCs w:val="24"/>
        </w:rPr>
        <w:t xml:space="preserve"> very</w:t>
      </w:r>
      <w:r w:rsidRPr="00162E99">
        <w:rPr>
          <w:rFonts w:ascii="Times New Roman" w:hAnsi="Times New Roman" w:cs="Times New Roman"/>
          <w:sz w:val="24"/>
          <w:szCs w:val="24"/>
        </w:rPr>
        <w:t xml:space="preserve"> appropriate for transactions covered by vouchers and official receipts if the </w:t>
      </w:r>
      <w:r w:rsidR="00E9550D">
        <w:rPr>
          <w:rFonts w:ascii="Times New Roman" w:hAnsi="Times New Roman" w:cs="Times New Roman"/>
          <w:sz w:val="24"/>
          <w:szCs w:val="24"/>
        </w:rPr>
        <w:t>transactions are</w:t>
      </w:r>
      <w:r w:rsidRPr="00162E99">
        <w:rPr>
          <w:rFonts w:ascii="Times New Roman" w:hAnsi="Times New Roman" w:cs="Times New Roman"/>
          <w:sz w:val="24"/>
          <w:szCs w:val="24"/>
        </w:rPr>
        <w:t xml:space="preserve"> not too voluminous</w:t>
      </w:r>
      <w:r w:rsidR="00E9550D">
        <w:rPr>
          <w:rFonts w:ascii="Times New Roman" w:hAnsi="Times New Roman" w:cs="Times New Roman"/>
          <w:sz w:val="24"/>
          <w:szCs w:val="24"/>
        </w:rPr>
        <w:t xml:space="preserve">. Under this technique, the transactions are arranged from highest to lowest in terms of amount. Afterwards, the top 20% of the transactions are removed from the sample as they are all to be audited. The remaining </w:t>
      </w:r>
      <w:r w:rsidR="00E9550D">
        <w:rPr>
          <w:rFonts w:ascii="Times New Roman" w:hAnsi="Times New Roman" w:cs="Times New Roman"/>
          <w:sz w:val="24"/>
          <w:szCs w:val="24"/>
        </w:rPr>
        <w:lastRenderedPageBreak/>
        <w:t>80% is where the sample will be selected randomly. The size of the sample can then be determined by using the following formula:</w:t>
      </w:r>
    </w:p>
    <w:p w:rsidR="00E9550D" w:rsidRDefault="00E9550D" w:rsidP="00E9550D">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E9550D" w:rsidRDefault="00E9550D" w:rsidP="00E9550D">
      <w:pPr>
        <w:tabs>
          <w:tab w:val="left" w:pos="1710"/>
        </w:tabs>
        <w:spacing w:after="0" w:line="480" w:lineRule="auto"/>
        <w:ind w:left="1980" w:hanging="1260"/>
        <w:jc w:val="both"/>
        <w:rPr>
          <w:rFonts w:ascii="Times New Roman" w:hAnsi="Times New Roman" w:cs="Times New Roman"/>
          <w:sz w:val="24"/>
          <w:szCs w:val="24"/>
        </w:rPr>
      </w:pPr>
      <w:r>
        <w:rPr>
          <w:rFonts w:ascii="Times New Roman" w:hAnsi="Times New Roman" w:cs="Times New Roman"/>
          <w:sz w:val="24"/>
          <w:szCs w:val="24"/>
        </w:rPr>
        <w:t>where, n</w:t>
      </w:r>
      <w:r>
        <w:rPr>
          <w:rFonts w:ascii="Times New Roman" w:hAnsi="Times New Roman" w:cs="Times New Roman"/>
          <w:sz w:val="24"/>
          <w:szCs w:val="24"/>
        </w:rPr>
        <w:tab/>
        <w:t>–</w:t>
      </w:r>
      <w:r>
        <w:rPr>
          <w:rFonts w:ascii="Times New Roman" w:hAnsi="Times New Roman" w:cs="Times New Roman"/>
          <w:sz w:val="24"/>
          <w:szCs w:val="24"/>
        </w:rPr>
        <w:tab/>
        <w:t>sample size</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w:t>
      </w:r>
      <w:r>
        <w:rPr>
          <w:rFonts w:ascii="Times New Roman" w:hAnsi="Times New Roman" w:cs="Times New Roman"/>
          <w:sz w:val="24"/>
          <w:szCs w:val="24"/>
        </w:rPr>
        <w:tab/>
        <w:t>population which is now just the remaining 80% of the entire population</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xml:space="preserve">– </w:t>
      </w:r>
      <w:r>
        <w:rPr>
          <w:rFonts w:ascii="Times New Roman" w:hAnsi="Times New Roman" w:cs="Times New Roman"/>
          <w:sz w:val="24"/>
          <w:szCs w:val="24"/>
        </w:rPr>
        <w:tab/>
      </w:r>
      <w:r w:rsidRPr="00B8597A">
        <w:rPr>
          <w:rFonts w:ascii="Times New Roman" w:hAnsi="Times New Roman" w:cs="Times New Roman"/>
          <w:sz w:val="24"/>
          <w:szCs w:val="24"/>
        </w:rPr>
        <w:t>de</w:t>
      </w:r>
      <w:r>
        <w:rPr>
          <w:rFonts w:ascii="Times New Roman" w:hAnsi="Times New Roman" w:cs="Times New Roman"/>
          <w:sz w:val="24"/>
          <w:szCs w:val="24"/>
        </w:rPr>
        <w:t>sired reliability factor = 0.05</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r>
        <w:rPr>
          <w:rFonts w:ascii="Times New Roman" w:hAnsi="Times New Roman" w:cs="Times New Roman"/>
          <w:sz w:val="24"/>
          <w:szCs w:val="24"/>
        </w:rPr>
        <w:tab/>
        <w:t>0.50</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t>–</w:t>
      </w:r>
      <w:r>
        <w:rPr>
          <w:rFonts w:ascii="Times New Roman" w:hAnsi="Times New Roman" w:cs="Times New Roman"/>
          <w:sz w:val="24"/>
          <w:szCs w:val="24"/>
        </w:rPr>
        <w:tab/>
      </w:r>
      <w:r w:rsidRPr="00B8597A">
        <w:rPr>
          <w:rFonts w:ascii="Times New Roman" w:hAnsi="Times New Roman" w:cs="Times New Roman"/>
          <w:sz w:val="24"/>
          <w:szCs w:val="24"/>
        </w:rPr>
        <w:t>1.95</w:t>
      </w:r>
    </w:p>
    <w:p w:rsidR="00E9550D" w:rsidRDefault="00E9550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rsidR="00E9550D" w:rsidRDefault="00E9550D"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750C45">
        <w:rPr>
          <w:rFonts w:ascii="Times New Roman" w:hAnsi="Times New Roman" w:cs="Times New Roman"/>
          <w:sz w:val="24"/>
          <w:szCs w:val="24"/>
        </w:rPr>
        <w:t>other</w:t>
      </w:r>
      <w:r>
        <w:rPr>
          <w:rFonts w:ascii="Times New Roman" w:hAnsi="Times New Roman" w:cs="Times New Roman"/>
          <w:sz w:val="24"/>
          <w:szCs w:val="24"/>
        </w:rPr>
        <w:t xml:space="preserve"> technique is the COA (Commission on Audit) Sampling Card Methodology. It has set a pre-determined sample size for a given population, as shown in the table below:</w:t>
      </w:r>
    </w:p>
    <w:p w:rsidR="00E9550D" w:rsidRP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t xml:space="preserve">Table </w:t>
      </w:r>
      <w:r w:rsidR="00750C45">
        <w:rPr>
          <w:rFonts w:ascii="Times New Roman" w:eastAsia="Times New Roman" w:hAnsi="Times New Roman" w:cs="Times New Roman"/>
          <w:bCs/>
          <w:iCs/>
          <w:color w:val="000000"/>
          <w:sz w:val="24"/>
          <w:szCs w:val="24"/>
        </w:rPr>
        <w:t>5.</w:t>
      </w:r>
      <w:r>
        <w:rPr>
          <w:rFonts w:ascii="Times New Roman" w:eastAsia="Times New Roman" w:hAnsi="Times New Roman" w:cs="Times New Roman"/>
          <w:bCs/>
          <w:iCs/>
          <w:color w:val="000000"/>
          <w:sz w:val="24"/>
          <w:szCs w:val="24"/>
        </w:rPr>
        <w:t xml:space="preserve"> </w:t>
      </w:r>
      <w:r w:rsidRPr="00E9550D">
        <w:rPr>
          <w:rFonts w:ascii="Times New Roman" w:eastAsia="Times New Roman" w:hAnsi="Times New Roman" w:cs="Times New Roman"/>
          <w:bCs/>
          <w:iCs/>
          <w:color w:val="000000"/>
          <w:sz w:val="24"/>
          <w:szCs w:val="24"/>
        </w:rPr>
        <w:t xml:space="preserve">Sample Sizes for COA </w:t>
      </w:r>
      <w:r w:rsidRPr="00E9550D">
        <w:rPr>
          <w:rFonts w:ascii="Times New Roman" w:hAnsi="Times New Roman" w:cs="Times New Roman"/>
          <w:sz w:val="24"/>
          <w:szCs w:val="24"/>
        </w:rPr>
        <w:t>Sampling Card Method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0" w:type="dxa"/>
          <w:left w:w="90" w:type="dxa"/>
          <w:bottom w:w="90" w:type="dxa"/>
          <w:right w:w="90" w:type="dxa"/>
        </w:tblCellMar>
        <w:tblLook w:val="04A0" w:firstRow="1" w:lastRow="0" w:firstColumn="1" w:lastColumn="0" w:noHBand="0" w:noVBand="1"/>
      </w:tblPr>
      <w:tblGrid>
        <w:gridCol w:w="3023"/>
        <w:gridCol w:w="3263"/>
        <w:gridCol w:w="2534"/>
      </w:tblGrid>
      <w:tr w:rsidR="00E9550D" w:rsidRPr="00E9550D" w:rsidTr="00E9550D">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o. of Transactions</w:t>
            </w:r>
            <w:r w:rsidRPr="00E9550D">
              <w:rPr>
                <w:rFonts w:ascii="Times New Roman" w:eastAsia="Times New Roman" w:hAnsi="Times New Roman" w:cs="Times New Roman"/>
                <w:b/>
                <w:bCs/>
                <w:sz w:val="24"/>
                <w:szCs w:val="24"/>
              </w:rPr>
              <w:br/>
              <w:t>in Population</w:t>
            </w:r>
          </w:p>
        </w:tc>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ormal Transactions</w:t>
            </w:r>
          </w:p>
        </w:tc>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Low Error Rate</w:t>
            </w:r>
            <w:r w:rsidRPr="00E9550D">
              <w:rPr>
                <w:rFonts w:ascii="Times New Roman" w:eastAsia="Times New Roman" w:hAnsi="Times New Roman" w:cs="Times New Roman"/>
                <w:b/>
                <w:bCs/>
                <w:sz w:val="24"/>
                <w:szCs w:val="24"/>
              </w:rPr>
              <w:br/>
              <w:t>Transactions</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0-1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 or all</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75 or all</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 1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75</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0- 4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5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000 +</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r>
    </w:tbl>
    <w:p w:rsidR="00E9550D" w:rsidRDefault="00E9550D" w:rsidP="00E9550D">
      <w:pPr>
        <w:spacing w:line="480" w:lineRule="auto"/>
        <w:jc w:val="both"/>
        <w:rPr>
          <w:rFonts w:ascii="Times New Roman" w:hAnsi="Times New Roman" w:cs="Times New Roman"/>
          <w:sz w:val="24"/>
          <w:szCs w:val="24"/>
        </w:rPr>
      </w:pPr>
    </w:p>
    <w:p w:rsid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p>
    <w:p w:rsidR="00E9550D" w:rsidRP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r>
        <w:rPr>
          <w:rFonts w:ascii="Times New Roman" w:eastAsia="Times New Roman" w:hAnsi="Times New Roman" w:cs="Times New Roman"/>
          <w:bCs/>
          <w:iCs/>
          <w:color w:val="000000"/>
          <w:sz w:val="24"/>
          <w:szCs w:val="24"/>
        </w:rPr>
        <w:lastRenderedPageBreak/>
        <w:t xml:space="preserve">Table </w:t>
      </w:r>
      <w:r w:rsidR="00750C45">
        <w:rPr>
          <w:rFonts w:ascii="Times New Roman" w:eastAsia="Times New Roman" w:hAnsi="Times New Roman" w:cs="Times New Roman"/>
          <w:bCs/>
          <w:iCs/>
          <w:color w:val="000000"/>
          <w:sz w:val="24"/>
          <w:szCs w:val="24"/>
        </w:rPr>
        <w:t xml:space="preserve">6. </w:t>
      </w:r>
      <w:r w:rsidRPr="00E9550D">
        <w:rPr>
          <w:rFonts w:ascii="Times New Roman" w:eastAsia="Times New Roman" w:hAnsi="Times New Roman" w:cs="Times New Roman"/>
          <w:bCs/>
          <w:iCs/>
          <w:color w:val="000000"/>
          <w:sz w:val="24"/>
          <w:szCs w:val="24"/>
        </w:rPr>
        <w:t>Percentage To Define The High Value Items (which would be audited 100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0" w:type="dxa"/>
          <w:left w:w="90" w:type="dxa"/>
          <w:bottom w:w="90" w:type="dxa"/>
          <w:right w:w="90" w:type="dxa"/>
        </w:tblCellMar>
        <w:tblLook w:val="04A0" w:firstRow="1" w:lastRow="0" w:firstColumn="1" w:lastColumn="0" w:noHBand="0" w:noVBand="1"/>
      </w:tblPr>
      <w:tblGrid>
        <w:gridCol w:w="4687"/>
        <w:gridCol w:w="4133"/>
      </w:tblGrid>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umber of transactions</w:t>
            </w:r>
            <w:r w:rsidRPr="00E9550D">
              <w:rPr>
                <w:rFonts w:ascii="Times New Roman" w:eastAsia="Times New Roman" w:hAnsi="Times New Roman" w:cs="Times New Roman"/>
                <w:b/>
                <w:bCs/>
                <w:sz w:val="24"/>
                <w:szCs w:val="24"/>
              </w:rPr>
              <w:br/>
              <w:t>in the Population</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Percentage to Define</w:t>
            </w:r>
            <w:r w:rsidRPr="00E9550D">
              <w:rPr>
                <w:rFonts w:ascii="Times New Roman" w:eastAsia="Times New Roman" w:hAnsi="Times New Roman" w:cs="Times New Roman"/>
                <w:b/>
                <w:bCs/>
                <w:sz w:val="24"/>
                <w:szCs w:val="24"/>
              </w:rPr>
              <w:br/>
              <w:t>High Value Items</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0-1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0- 4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000 +</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w:t>
            </w:r>
          </w:p>
        </w:tc>
      </w:tr>
    </w:tbl>
    <w:p w:rsidR="00E9550D" w:rsidRDefault="00E9550D" w:rsidP="00E9550D">
      <w:pPr>
        <w:spacing w:line="480" w:lineRule="auto"/>
        <w:jc w:val="both"/>
        <w:rPr>
          <w:rFonts w:ascii="Times New Roman" w:hAnsi="Times New Roman" w:cs="Times New Roman"/>
          <w:sz w:val="24"/>
          <w:szCs w:val="24"/>
        </w:rPr>
      </w:pPr>
    </w:p>
    <w:p w:rsidR="00E9550D" w:rsidRDefault="00E9550D"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9550D">
        <w:rPr>
          <w:rFonts w:ascii="Times New Roman" w:hAnsi="Times New Roman" w:cs="Times New Roman"/>
          <w:sz w:val="24"/>
          <w:szCs w:val="24"/>
        </w:rPr>
        <w:t>To determine the limit for individual high value items, multiply the total value</w:t>
      </w:r>
      <w:r w:rsidR="00EB1D9A">
        <w:rPr>
          <w:rFonts w:ascii="Times New Roman" w:hAnsi="Times New Roman" w:cs="Times New Roman"/>
          <w:sz w:val="24"/>
          <w:szCs w:val="24"/>
        </w:rPr>
        <w:t xml:space="preserve"> or amount</w:t>
      </w:r>
      <w:r w:rsidRPr="00E9550D">
        <w:rPr>
          <w:rFonts w:ascii="Times New Roman" w:hAnsi="Times New Roman" w:cs="Times New Roman"/>
          <w:sz w:val="24"/>
          <w:szCs w:val="24"/>
        </w:rPr>
        <w:t xml:space="preserve"> of the population by the corresponding percentage </w:t>
      </w:r>
      <w:r w:rsidR="00EB1D9A">
        <w:rPr>
          <w:rFonts w:ascii="Times New Roman" w:hAnsi="Times New Roman" w:cs="Times New Roman"/>
          <w:sz w:val="24"/>
          <w:szCs w:val="24"/>
        </w:rPr>
        <w:t>shown in the table above;</w:t>
      </w:r>
      <w:r w:rsidRPr="00E9550D">
        <w:rPr>
          <w:rFonts w:ascii="Times New Roman" w:hAnsi="Times New Roman" w:cs="Times New Roman"/>
          <w:sz w:val="24"/>
          <w:szCs w:val="24"/>
        </w:rPr>
        <w:t xml:space="preserve"> the result of which will be the amount of the individual high value item.</w:t>
      </w:r>
    </w:p>
    <w:p w:rsidR="00750C45" w:rsidRPr="00162E99" w:rsidRDefault="00750C45" w:rsidP="00E9550D">
      <w:pPr>
        <w:spacing w:line="480" w:lineRule="auto"/>
        <w:jc w:val="both"/>
        <w:rPr>
          <w:rFonts w:ascii="Times New Roman" w:hAnsi="Times New Roman" w:cs="Times New Roman"/>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Pr="00162E99"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62E99">
        <w:rPr>
          <w:rFonts w:ascii="Times New Roman" w:hAnsi="Times New Roman" w:cs="Times New Roman"/>
          <w:sz w:val="24"/>
          <w:szCs w:val="24"/>
        </w:rPr>
        <w:t>Many of the existing computerized Accounting Information Systems support audit trail like the</w:t>
      </w:r>
      <w:r w:rsidRPr="00162E99">
        <w:rPr>
          <w:rFonts w:ascii="Times New Roman" w:eastAsia="Cambria" w:hAnsi="Times New Roman" w:cs="Times New Roman"/>
          <w:sz w:val="24"/>
          <w:szCs w:val="24"/>
        </w:rPr>
        <w:t xml:space="preserve"> Sage Simply Accounting Premium software of the Digital Steer IT Solutions (http://www.digitalsteer.ph), the Front Accounting  online AIS (http://www.frontacounting.com), and the accounting software of Balmori Software, Inc. (http://www.balmorisoftware.com), to name a few.</w:t>
      </w:r>
      <w:r w:rsidRPr="00162E99">
        <w:rPr>
          <w:rFonts w:ascii="Times New Roman" w:hAnsi="Times New Roman" w:cs="Times New Roman"/>
          <w:sz w:val="24"/>
          <w:szCs w:val="24"/>
        </w:rPr>
        <w:t xml:space="preserve"> However, the audit trail that these systems employ </w:t>
      </w:r>
      <w:r w:rsidR="00F46AD5" w:rsidRPr="00162E99">
        <w:rPr>
          <w:rFonts w:ascii="Times New Roman" w:hAnsi="Times New Roman" w:cs="Times New Roman"/>
          <w:sz w:val="24"/>
          <w:szCs w:val="24"/>
        </w:rPr>
        <w:t>merely</w:t>
      </w:r>
      <w:r w:rsidRPr="00162E99">
        <w:rPr>
          <w:rFonts w:ascii="Times New Roman" w:hAnsi="Times New Roman" w:cs="Times New Roman"/>
          <w:sz w:val="24"/>
          <w:szCs w:val="24"/>
        </w:rPr>
        <w:t xml:space="preserve"> works by showing all transactions for a </w:t>
      </w:r>
      <w:r w:rsidR="00F46AD5" w:rsidRPr="00162E99">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162E99" w:rsidRDefault="00F46AD5" w:rsidP="00184D69">
      <w:pPr>
        <w:spacing w:after="0" w:line="480" w:lineRule="auto"/>
        <w:jc w:val="both"/>
        <w:rPr>
          <w:rFonts w:ascii="Times New Roman" w:hAnsi="Times New Roman" w:cs="Times New Roman"/>
          <w:sz w:val="24"/>
          <w:szCs w:val="24"/>
        </w:rPr>
        <w:sectPr w:rsidR="00F46AD5" w:rsidRPr="00162E99"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r w:rsidR="00F949E6">
        <w:rPr>
          <w:rFonts w:ascii="Times New Roman" w:hAnsi="Times New Roman" w:cs="Times New Roman"/>
          <w:sz w:val="24"/>
          <w:szCs w:val="24"/>
        </w:rPr>
        <w:t>,</w:t>
      </w:r>
      <w:r w:rsidR="00F949E6" w:rsidRPr="00F949E6">
        <w:rPr>
          <w:rFonts w:ascii="Times New Roman" w:hAnsi="Times New Roman" w:cs="Times New Roman"/>
          <w:sz w:val="24"/>
          <w:szCs w:val="24"/>
        </w:rPr>
        <w:t xml:space="preserve"> </w:t>
      </w:r>
      <w:r w:rsidR="00F949E6">
        <w:rPr>
          <w:rFonts w:ascii="Times New Roman" w:hAnsi="Times New Roman" w:cs="Times New Roman"/>
          <w:sz w:val="24"/>
          <w:szCs w:val="24"/>
        </w:rPr>
        <w:t>or at least, to transaction file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r w:rsidR="00F949E6">
        <w:rPr>
          <w:rFonts w:ascii="Times New Roman" w:hAnsi="Times New Roman" w:cs="Times New Roman"/>
          <w:sz w:val="24"/>
          <w:szCs w:val="24"/>
        </w:rPr>
        <w:t>, or at least, to transaction file(s)</w:t>
      </w:r>
    </w:p>
    <w:p w:rsidR="00F949E6" w:rsidRDefault="00F949E6" w:rsidP="00F949E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give the user an option to select a sample if he/she deems it necessary</w:t>
      </w:r>
    </w:p>
    <w:p w:rsidR="00F949E6" w:rsidRPr="00F949E6" w:rsidRDefault="00F949E6" w:rsidP="00F949E6">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ctor of the following use cases is basically an accountant, specifically, an auditor.</w:t>
      </w:r>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Invalid Username – If the username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Invalid Password – If the password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Invalid Username and Password – If the username and password entered are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lastRenderedPageBreak/>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lastRenderedPageBreak/>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lastRenderedPageBreak/>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s_Info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lnam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nam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mnam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bdat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_Account</w:t>
      </w:r>
      <w:r w:rsidR="00223C4E">
        <w:rPr>
          <w:rFonts w:ascii="Times New Roman" w:hAnsi="Times New Roman" w:cs="Times New Roman"/>
          <w:sz w:val="24"/>
          <w:szCs w:val="24"/>
        </w:rPr>
        <w:t>s</w:t>
      </w:r>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Company_Info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license_no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Locations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document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yp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file_extension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Types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yp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created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modified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accessed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checksum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_du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_Details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nit_pric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_Sampl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_du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date_sent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date_received</w:t>
      </w:r>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confirmed</w:t>
      </w:r>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w:t>
      </w:r>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t</w:t>
      </w:r>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 xml:space="preserve">System_Audit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rans_dat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ccount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The relationships among the abovementioned activities are shown in the Entity-Relationship Diagram (ERD) in Fig. __ below.</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548135" wp14:editId="54EDB162">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r>
        <w:rPr>
          <w:rFonts w:ascii="Times New Roman" w:hAnsi="Times New Roman" w:cs="Times New Roman"/>
          <w:i/>
          <w:sz w:val="24"/>
          <w:szCs w:val="24"/>
        </w:rPr>
        <w:t>Fig.</w:t>
      </w:r>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lastRenderedPageBreak/>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w:t>
      </w:r>
      <w:r>
        <w:rPr>
          <w:rFonts w:ascii="Times New Roman" w:hAnsi="Times New Roman" w:cs="Times New Roman"/>
          <w:sz w:val="24"/>
          <w:szCs w:val="24"/>
        </w:rPr>
        <w:lastRenderedPageBreak/>
        <w:t xml:space="preserve">paths and </w:t>
      </w:r>
      <w:r w:rsidR="00190C6A">
        <w:rPr>
          <w:rFonts w:ascii="Times New Roman" w:hAnsi="Times New Roman" w:cs="Times New Roman"/>
          <w:sz w:val="24"/>
          <w:szCs w:val="24"/>
        </w:rPr>
        <w:t>copy them into a temporary folder. These cloned files will be the basis 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w:t>
      </w:r>
      <w:r w:rsidR="008724B3">
        <w:rPr>
          <w:rFonts w:ascii="Times New Roman" w:hAnsi="Times New Roman" w:cs="Times New Roman"/>
          <w:sz w:val="24"/>
          <w:szCs w:val="24"/>
        </w:rPr>
        <w:t xml:space="preserve"> (download) </w:t>
      </w:r>
      <w:r>
        <w:rPr>
          <w:rFonts w:ascii="Times New Roman" w:hAnsi="Times New Roman" w:cs="Times New Roman"/>
          <w:sz w:val="24"/>
          <w:szCs w:val="24"/>
        </w:rPr>
        <w:t>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w:t>
      </w:r>
      <w:r w:rsidR="008724B3">
        <w:rPr>
          <w:rFonts w:ascii="Times New Roman" w:hAnsi="Times New Roman" w:cs="Times New Roman"/>
          <w:sz w:val="24"/>
          <w:szCs w:val="24"/>
        </w:rPr>
        <w:t xml:space="preserve"> ignore the alert message and have some time to</w:t>
      </w:r>
      <w:r>
        <w:rPr>
          <w:rFonts w:ascii="Times New Roman" w:hAnsi="Times New Roman" w:cs="Times New Roman"/>
          <w:sz w:val="24"/>
          <w:szCs w:val="24"/>
        </w:rPr>
        <w:t xml:space="preserve">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r w:rsidR="009373B5">
        <w:rPr>
          <w:rFonts w:ascii="Times New Roman" w:hAnsi="Times New Roman" w:cs="Times New Roman"/>
          <w:sz w:val="24"/>
          <w:szCs w:val="24"/>
        </w:rPr>
        <w:t xml:space="preserve"> The user can filter the results by username or by date</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efficiency in using the system. Refer to Appendix ___ for the screenshots of the GUIs. </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CodeIgniter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r w:rsidR="00236145" w:rsidRPr="00236145">
        <w:rPr>
          <w:rFonts w:ascii="Times New Roman" w:hAnsi="Times New Roman" w:cs="Times New Roman"/>
          <w:sz w:val="24"/>
          <w:szCs w:val="24"/>
        </w:rPr>
        <w:t>Trygve Reenskaug</w:t>
      </w:r>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6]"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6]</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Agil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Bootrstap is a front-end toolkit which is a collection of HTML, CSS (Cascading Style Sheets) and JS (Javascript) conventions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30]"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30]</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21FFEFB9" wp14:editId="729C5483">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 xml:space="preserve">Fig. </w:t>
      </w:r>
      <w:r w:rsidR="006917E9">
        <w:rPr>
          <w:rFonts w:ascii="Times New Roman" w:hAnsi="Times New Roman" w:cs="Times New Roman"/>
          <w:i/>
          <w:sz w:val="24"/>
          <w:szCs w:val="24"/>
        </w:rPr>
        <w:t>3.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lastRenderedPageBreak/>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6C578D">
        <w:rPr>
          <w:rFonts w:ascii="Times New Roman" w:hAnsi="Times New Roman" w:cs="Times New Roman"/>
          <w:sz w:val="24"/>
          <w:szCs w:val="24"/>
        </w:rPr>
        <w:t xml:space="preserve"> (See Fig. ___)</w:t>
      </w:r>
      <w:r w:rsidR="00865056">
        <w:rPr>
          <w:rFonts w:ascii="Times New Roman" w:hAnsi="Times New Roman" w:cs="Times New Roman"/>
          <w:sz w:val="24"/>
          <w:szCs w:val="24"/>
        </w:rPr>
        <w:t xml:space="preserve">. 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52662C">
        <w:rPr>
          <w:rFonts w:ascii="Times New Roman" w:hAnsi="Times New Roman" w:cs="Times New Roman"/>
          <w:sz w:val="24"/>
          <w:szCs w:val="24"/>
        </w:rPr>
        <w:t xml:space="preserve"> (See Fig.__)</w:t>
      </w:r>
      <w:r w:rsidR="00767B09">
        <w:rPr>
          <w:rFonts w:ascii="Times New Roman" w:hAnsi="Times New Roman" w:cs="Times New Roman"/>
          <w:sz w:val="24"/>
          <w:szCs w:val="24"/>
        </w:rPr>
        <w:t xml:space="preserve"> 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 transaction validation resides (See Fig. __)</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Frontline SMS is an open-source software that ‘turns an offline laptop into a communication hub’. It was developed by Ken Banks in 2005 especially to ‘enable effective communications channels for 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2]"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32]</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gt;&lt;space&gt;&lt;Yes or No&gt;</w:t>
      </w:r>
    </w:p>
    <w:p w:rsidR="001421C8" w:rsidRDefault="000A6583"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944F56">
        <w:rPr>
          <w:rFonts w:ascii="Times New Roman" w:hAnsi="Times New Roman" w:cs="Times New Roman"/>
          <w:sz w:val="24"/>
          <w:szCs w:val="24"/>
        </w:rPr>
        <w:t>herein</w:t>
      </w:r>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oon as the confirmation reply (in correct syntax) has been received by the system, an alert dialog pops up prompting the user that the person/entity involved has replied. The dialog gives the user two options: (1) ignore the message but the alert dialog keeps on popping up everytime the user loads the page or (2) confirm the reply; thereby, recording the ‘yes’ or ‘no’ reply of the person/entity involved in the transaction in question</w:t>
      </w:r>
      <w:r w:rsidR="00491DB4">
        <w:rPr>
          <w:rFonts w:ascii="Times New Roman" w:hAnsi="Times New Roman" w:cs="Times New Roman"/>
          <w:sz w:val="24"/>
          <w:szCs w:val="24"/>
        </w:rPr>
        <w:t xml:space="preserve"> (See Fig. ____)</w:t>
      </w:r>
      <w:r>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the end of each trail, the system automatically generates the summary of the trail composed of a diagram that shows the trail itself and the results of the sub-processes </w:t>
      </w:r>
      <w:r>
        <w:rPr>
          <w:rFonts w:ascii="Times New Roman" w:hAnsi="Times New Roman" w:cs="Times New Roman"/>
          <w:sz w:val="24"/>
          <w:szCs w:val="24"/>
        </w:rPr>
        <w:lastRenderedPageBreak/>
        <w:t>performed during the trail such as footing and matching (See Fig. ___). This summary can be viewed by clicking the ‘View’ link beside each transaction in the transaction file displayed by the system (See Fig.).</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 xml:space="preserve">t the Transaction File page, a button is provided that gives the user an option to select a sample of the entire population of the transactions displayed before viewing the proceeding to the final step of the audit trail (See Fig __). When the button is clicked, a dialog pops up asking the user </w:t>
      </w:r>
      <w:r>
        <w:rPr>
          <w:rFonts w:ascii="Times New Roman" w:hAnsi="Times New Roman" w:cs="Times New Roman"/>
          <w:sz w:val="24"/>
          <w:szCs w:val="24"/>
        </w:rPr>
        <w:t xml:space="preserve">how the sample size is determined (See Fig. __). If the user chooses ‘Use the standard’,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r w:rsidR="000B1D48">
        <w:rPr>
          <w:rFonts w:ascii="Times New Roman" w:hAnsi="Times New Roman" w:cs="Times New Roman"/>
          <w:i/>
          <w:sz w:val="24"/>
          <w:szCs w:val="24"/>
        </w:rPr>
        <w:t>transactions_sample</w:t>
      </w:r>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24]"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4]</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r>
        <w:rPr>
          <w:rFonts w:ascii="Times New Roman" w:hAnsi="Times New Roman" w:cs="Times New Roman"/>
          <w:sz w:val="24"/>
          <w:szCs w:val="24"/>
        </w:rPr>
        <w:t xml:space="preserve">wher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population</w:t>
      </w:r>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sidRPr="00B8597A">
        <w:rPr>
          <w:rFonts w:ascii="Times New Roman" w:hAnsi="Times New Roman" w:cs="Times New Roman"/>
          <w:sz w:val="24"/>
          <w:szCs w:val="24"/>
        </w:rPr>
        <w:t>de</w:t>
      </w:r>
      <w:r>
        <w:rPr>
          <w:rFonts w:ascii="Times New Roman" w:hAnsi="Times New Roman" w:cs="Times New Roman"/>
          <w:sz w:val="24"/>
          <w:szCs w:val="24"/>
        </w:rPr>
        <w:t>sired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termined, the sample is selected randomly using the RAND()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RAND() LIMIT </w:t>
      </w:r>
      <w:r>
        <w:rPr>
          <w:rFonts w:ascii="Courier New" w:hAnsi="Courier New" w:cs="Courier New"/>
          <w:b/>
          <w:szCs w:val="24"/>
        </w:rPr>
        <w:t>sample_size</w:t>
      </w:r>
      <w:r w:rsidRPr="000B1D48">
        <w:rPr>
          <w:rFonts w:ascii="Courier New" w:hAnsi="Courier New" w:cs="Courier New"/>
          <w:b/>
          <w:szCs w:val="24"/>
        </w:rPr>
        <w:t>;</w:t>
      </w: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was done to test each module implemented during the development stage. Specifically, individual components of the system were 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r w:rsidR="00D67397">
        <w:rPr>
          <w:rFonts w:ascii="Times New Roman" w:eastAsiaTheme="minorEastAsia" w:hAnsi="Times New Roman" w:cs="Times New Roman"/>
          <w:sz w:val="24"/>
          <w:szCs w:val="24"/>
        </w:rPr>
        <w:t xml:space="preserve"> To speed up the unit testing process, the </w:t>
      </w:r>
      <w:r w:rsidR="00D67397">
        <w:rPr>
          <w:rFonts w:ascii="Times New Roman" w:eastAsiaTheme="minorEastAsia" w:hAnsi="Times New Roman" w:cs="Times New Roman"/>
          <w:sz w:val="24"/>
          <w:szCs w:val="24"/>
        </w:rPr>
        <w:lastRenderedPageBreak/>
        <w:t>researcher-developer used the CodeIgniter’s Unit Test Class and tested the following test cases:</w:t>
      </w:r>
    </w:p>
    <w:tbl>
      <w:tblPr>
        <w:tblStyle w:val="TableGrid"/>
        <w:tblW w:w="0" w:type="auto"/>
        <w:tblInd w:w="828" w:type="dxa"/>
        <w:tblLook w:val="04A0" w:firstRow="1" w:lastRow="0" w:firstColumn="1" w:lastColumn="0" w:noHBand="0" w:noVBand="1"/>
      </w:tblPr>
      <w:tblGrid>
        <w:gridCol w:w="1510"/>
        <w:gridCol w:w="6518"/>
      </w:tblGrid>
      <w:tr w:rsidR="00D6695C" w:rsidTr="00853B8F">
        <w:trPr>
          <w:trHeight w:val="401"/>
        </w:trPr>
        <w:tc>
          <w:tcPr>
            <w:tcW w:w="8028" w:type="dxa"/>
            <w:gridSpan w:val="2"/>
            <w:vAlign w:val="center"/>
          </w:tcPr>
          <w:p w:rsidR="00D6695C" w:rsidRPr="00D6695C" w:rsidRDefault="00D6695C" w:rsidP="002B5F4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Save Profil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2B5F43" w:rsidRDefault="00D6695C"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w:t>
            </w:r>
            <w:r w:rsidR="00377033">
              <w:rPr>
                <w:rFonts w:ascii="Times New Roman" w:eastAsiaTheme="minorEastAsia" w:hAnsi="Times New Roman" w:cs="Times New Roman"/>
                <w:sz w:val="24"/>
                <w:szCs w:val="24"/>
              </w:rPr>
              <w:t xml:space="preserve"> database and </w:t>
            </w:r>
            <w:r>
              <w:rPr>
                <w:rFonts w:ascii="Times New Roman" w:eastAsiaTheme="minorEastAsia" w:hAnsi="Times New Roman" w:cs="Times New Roman"/>
                <w:sz w:val="24"/>
                <w:szCs w:val="24"/>
              </w:rPr>
              <w:t xml:space="preserve">the ‘users_info’, ‘company_info’ and ‘user_accounts’ tables </w:t>
            </w:r>
            <w:r w:rsidR="00377033">
              <w:rPr>
                <w:rFonts w:ascii="Times New Roman" w:eastAsiaTheme="minorEastAsia" w:hAnsi="Times New Roman" w:cs="Times New Roman"/>
                <w:sz w:val="24"/>
                <w:szCs w:val="24"/>
              </w:rPr>
              <w:t xml:space="preserve">already </w:t>
            </w:r>
            <w:r>
              <w:rPr>
                <w:rFonts w:ascii="Times New Roman" w:eastAsiaTheme="minorEastAsia" w:hAnsi="Times New Roman" w:cs="Times New Roman"/>
                <w:sz w:val="24"/>
                <w:szCs w:val="24"/>
              </w:rPr>
              <w:t>exist.</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user’s profile is saved (stored) successfully into the databas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2B5F43" w:rsidRDefault="00377033"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 Number = 2009-08843; Last Name = Caidic; First Name = Nolan; Middle Name = Sy; Sex = Male; Birthdate = 1990-08-14; Address = Cebu City; Contact = 09439583532; E-mail = ncaidic@gmail.com; (Company) License No = 13974453; (Company) Name = SGV Auditing Firm; (Company) Address = Cebu Business Park; Position = Auditor III; Username = n_caidic; Password = caidic2008; Confirm Password = caidic2008</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2B5F43"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D6695C" w:rsidTr="002B5F43">
        <w:trPr>
          <w:trHeight w:val="401"/>
        </w:trPr>
        <w:tc>
          <w:tcPr>
            <w:tcW w:w="1440" w:type="dxa"/>
            <w:vAlign w:val="center"/>
          </w:tcPr>
          <w:p w:rsidR="00D6695C"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D6695C"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802FF3" w:rsidRDefault="00802FF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77033" w:rsidTr="00853B8F">
        <w:trPr>
          <w:trHeight w:val="401"/>
        </w:trPr>
        <w:tc>
          <w:tcPr>
            <w:tcW w:w="8028" w:type="dxa"/>
            <w:gridSpan w:val="2"/>
            <w:vAlign w:val="center"/>
          </w:tcPr>
          <w:p w:rsidR="00377033" w:rsidRPr="00D6695C" w:rsidRDefault="00377033" w:rsidP="0037703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2: Save Preferences</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 database and the ‘users_info’, ‘company_info’ and ‘user_accounts’ tables already exist.</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77033" w:rsidRDefault="00377033"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preferences </w:t>
            </w:r>
            <w:r w:rsidR="009C1D66">
              <w:rPr>
                <w:rFonts w:ascii="Times New Roman" w:eastAsiaTheme="minorEastAsia" w:hAnsi="Times New Roman" w:cs="Times New Roman"/>
                <w:sz w:val="24"/>
                <w:szCs w:val="24"/>
              </w:rPr>
              <w:t>(document paths)  are</w:t>
            </w:r>
            <w:r>
              <w:rPr>
                <w:rFonts w:ascii="Times New Roman" w:eastAsiaTheme="minorEastAsia" w:hAnsi="Times New Roman" w:cs="Times New Roman"/>
                <w:sz w:val="24"/>
                <w:szCs w:val="24"/>
              </w:rPr>
              <w:t xml:space="preserve"> saved (stored) successfully into the database.</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009C1D66" w:rsidRPr="009C1D66">
              <w:rPr>
                <w:rFonts w:ascii="Times New Roman" w:eastAsiaTheme="minorEastAsia" w:hAnsi="Times New Roman" w:cs="Times New Roman"/>
                <w:sz w:val="24"/>
                <w:szCs w:val="24"/>
              </w:rPr>
              <w:t>D:\Kristian Lora\My Documents\Lalaine's Bookstore\journals\cash_receipts</w:t>
            </w:r>
            <w:r w:rsidR="009C1D66">
              <w:rPr>
                <w:rFonts w:ascii="Times New Roman" w:eastAsiaTheme="minorEastAsia" w:hAnsi="Times New Roman" w:cs="Times New Roman"/>
                <w:sz w:val="24"/>
                <w:szCs w:val="24"/>
              </w:rPr>
              <w:t>; File Extension = crj</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377033" w:rsidRDefault="0037703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3: Edit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profile of the user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changes in user’s profile are saved into the database; thereby, updating his/her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 Number = 2009-08843; Last Name = Caidic; First Name = Nolan; Middle Name = Sy; Sex = Male; Birthdate = 1990-08-14; Address = Cebu City; Contact = 09439583532; E-mail = ncaidic.2012@gmail.com; (Company) License No = 13974453; (Company) Name = SGV Auditing Firm; (Company) Address = Cebu Business Park; Position = Auditor IV; Username = nolan_caidic; Password = syhw344; Confirm Password = syhw344</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4: Edit Preferences</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sidR="00616A72">
              <w:rPr>
                <w:rFonts w:ascii="Times New Roman" w:eastAsiaTheme="minorEastAsia" w:hAnsi="Times New Roman" w:cs="Times New Roman"/>
                <w:sz w:val="24"/>
                <w:szCs w:val="24"/>
              </w:rPr>
              <w:t>document path  to be edited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preferences (document paths) are saved (stored) successfully into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Pr="009C1D66">
              <w:rPr>
                <w:rFonts w:ascii="Times New Roman" w:eastAsiaTheme="minorEastAsia" w:hAnsi="Times New Roman" w:cs="Times New Roman"/>
                <w:sz w:val="24"/>
                <w:szCs w:val="24"/>
              </w:rPr>
              <w:t>D:\Kristian Lora\My Documents\</w:t>
            </w:r>
            <w:r>
              <w:rPr>
                <w:rFonts w:ascii="Times New Roman" w:eastAsiaTheme="minorEastAsia" w:hAnsi="Times New Roman" w:cs="Times New Roman"/>
                <w:sz w:val="24"/>
                <w:szCs w:val="24"/>
              </w:rPr>
              <w:t>Lala</w:t>
            </w:r>
            <w:r w:rsidRPr="009C1D66">
              <w:rPr>
                <w:rFonts w:ascii="Times New Roman" w:eastAsiaTheme="minorEastAsia" w:hAnsi="Times New Roman" w:cs="Times New Roman"/>
                <w:sz w:val="24"/>
                <w:szCs w:val="24"/>
              </w:rPr>
              <w:t xml:space="preserve"> \journals\cash_receipts</w:t>
            </w:r>
            <w:r>
              <w:rPr>
                <w:rFonts w:ascii="Times New Roman" w:eastAsiaTheme="minorEastAsia" w:hAnsi="Times New Roman" w:cs="Times New Roman"/>
                <w:sz w:val="24"/>
                <w:szCs w:val="24"/>
              </w:rPr>
              <w:t>; File Extension = crj</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D461F" w:rsidTr="00853B8F">
        <w:trPr>
          <w:trHeight w:val="401"/>
        </w:trPr>
        <w:tc>
          <w:tcPr>
            <w:tcW w:w="8028" w:type="dxa"/>
            <w:gridSpan w:val="2"/>
            <w:vAlign w:val="center"/>
          </w:tcPr>
          <w:p w:rsidR="006D461F" w:rsidRPr="00D6695C" w:rsidRDefault="006D461F" w:rsidP="006D461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5: Load File</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financial statement file in CSV format exist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file chose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oad File’ butto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D461F" w:rsidRDefault="006D461F" w:rsidP="00130E0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w:t>
            </w:r>
            <w:r w:rsidR="00130E0B">
              <w:rPr>
                <w:rFonts w:ascii="Times New Roman" w:eastAsiaTheme="minorEastAsia" w:hAnsi="Times New Roman" w:cs="Times New Roman"/>
                <w:sz w:val="24"/>
                <w:szCs w:val="24"/>
              </w:rPr>
              <w:t>an array containing each line of the file</w:t>
            </w:r>
            <w:r>
              <w:rPr>
                <w:rFonts w:ascii="Times New Roman" w:eastAsiaTheme="minorEastAsia" w:hAnsi="Times New Roman" w:cs="Times New Roman"/>
                <w:sz w:val="24"/>
                <w:szCs w:val="24"/>
              </w:rPr>
              <w:t xml:space="preserve">; at the front-end, </w:t>
            </w:r>
            <w:r w:rsidR="00130E0B">
              <w:rPr>
                <w:rFonts w:ascii="Times New Roman" w:eastAsiaTheme="minorEastAsia" w:hAnsi="Times New Roman" w:cs="Times New Roman"/>
                <w:sz w:val="24"/>
                <w:szCs w:val="24"/>
              </w:rPr>
              <w:t>the contents of the file are displayed on the &lt;Financial Statement&gt; page</w:t>
            </w:r>
          </w:p>
        </w:tc>
      </w:tr>
    </w:tbl>
    <w:p w:rsidR="006D461F" w:rsidRDefault="006D461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6: View Transaction Details</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nsaction exists in the database.</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details of a transaction</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R No = </w:t>
            </w:r>
            <w:r w:rsidRPr="00616A72">
              <w:rPr>
                <w:rFonts w:ascii="Times New Roman" w:eastAsiaTheme="minorEastAsia" w:hAnsi="Times New Roman" w:cs="Times New Roman"/>
                <w:sz w:val="24"/>
                <w:szCs w:val="24"/>
              </w:rPr>
              <w:t>18373</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ink attached to the OR No.</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containing the details of the transaction; at the front-end, the details are displayed via modal</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7: View Audit Trail Results</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E02F19"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started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E02F1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loads the </w:t>
            </w:r>
            <w:r w:rsidR="00E02F19">
              <w:rPr>
                <w:rFonts w:ascii="Times New Roman" w:eastAsiaTheme="minorEastAsia" w:hAnsi="Times New Roman" w:cs="Times New Roman"/>
                <w:sz w:val="24"/>
                <w:szCs w:val="24"/>
              </w:rPr>
              <w:t>results of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E02F19" w:rsidP="00B33760">
            <w:pPr>
              <w:rPr>
                <w:rFonts w:ascii="Times New Roman" w:eastAsiaTheme="minorEastAsia" w:hAnsi="Times New Roman" w:cs="Times New Roman"/>
                <w:sz w:val="24"/>
                <w:szCs w:val="24"/>
              </w:rPr>
            </w:pPr>
            <w:r w:rsidRPr="00E02F19">
              <w:rPr>
                <w:rFonts w:ascii="Times New Roman" w:eastAsiaTheme="minorEastAsia" w:hAnsi="Times New Roman" w:cs="Times New Roman"/>
                <w:sz w:val="24"/>
                <w:szCs w:val="24"/>
              </w:rPr>
              <w:t>or_no</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acct = Purchases; </w:t>
            </w:r>
            <w:r w:rsidRPr="00E02F19">
              <w:rPr>
                <w:rFonts w:ascii="Times New Roman" w:eastAsiaTheme="minorEastAsia" w:hAnsi="Times New Roman" w:cs="Times New Roman"/>
                <w:sz w:val="24"/>
                <w:szCs w:val="24"/>
              </w:rPr>
              <w:t>fs</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ncome</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Statemen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fs_am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fs_file</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s-1-2010.is</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Gener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g_ref</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50; </w:t>
            </w:r>
            <w:r w:rsidRPr="00E02F19">
              <w:rPr>
                <w:rFonts w:ascii="Times New Roman" w:eastAsiaTheme="minorEastAsia" w:hAnsi="Times New Roman" w:cs="Times New Roman"/>
                <w:sz w:val="24"/>
                <w:szCs w:val="24"/>
              </w:rPr>
              <w:t>lg_desc</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g_debi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g_credi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 </w:t>
            </w:r>
            <w:r w:rsidRPr="00E02F19">
              <w:rPr>
                <w:rFonts w:ascii="Times New Roman" w:eastAsiaTheme="minorEastAsia" w:hAnsi="Times New Roman" w:cs="Times New Roman"/>
                <w:sz w:val="24"/>
                <w:szCs w:val="24"/>
              </w:rPr>
              <w:t>lg_total_am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ash</w:t>
            </w:r>
            <w:r>
              <w:rPr>
                <w:rFonts w:ascii="Times New Roman" w:eastAsiaTheme="minorEastAsia" w:hAnsi="Times New Roman" w:cs="Times New Roman"/>
                <w:sz w:val="24"/>
                <w:szCs w:val="24"/>
              </w:rPr>
              <w:t xml:space="preserve"> Disbursements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l_ref</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DJ-1-2010</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l_desc</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l_am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Purchase </w:t>
            </w:r>
            <w:r w:rsidRPr="00E02F19">
              <w:rPr>
                <w:rFonts w:ascii="Times New Roman" w:eastAsiaTheme="minorEastAsia" w:hAnsi="Times New Roman" w:cs="Times New Roman"/>
                <w:sz w:val="24"/>
                <w:szCs w:val="24"/>
              </w:rPr>
              <w:t>Transactions</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_am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_total_am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w:t>
            </w:r>
            <w:r w:rsidR="005C748D">
              <w:rPr>
                <w:rFonts w:ascii="Times New Roman" w:eastAsiaTheme="minorEastAsia" w:hAnsi="Times New Roman" w:cs="Times New Roman"/>
                <w:sz w:val="24"/>
                <w:szCs w:val="24"/>
              </w:rPr>
              <w:t xml:space="preserve"> ‘View’ </w:t>
            </w:r>
            <w:r>
              <w:rPr>
                <w:rFonts w:ascii="Times New Roman" w:eastAsiaTheme="minorEastAsia" w:hAnsi="Times New Roman" w:cs="Times New Roman"/>
                <w:sz w:val="24"/>
                <w:szCs w:val="24"/>
              </w:rPr>
              <w:t>l</w:t>
            </w:r>
            <w:r w:rsidR="005C748D">
              <w:rPr>
                <w:rFonts w:ascii="Times New Roman" w:eastAsiaTheme="minorEastAsia" w:hAnsi="Times New Roman" w:cs="Times New Roman"/>
                <w:sz w:val="24"/>
                <w:szCs w:val="24"/>
              </w:rPr>
              <w:t>ink</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B3376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n array containing the </w:t>
            </w:r>
            <w:r w:rsidR="00B33760">
              <w:rPr>
                <w:rFonts w:ascii="Times New Roman" w:eastAsiaTheme="minorEastAsia" w:hAnsi="Times New Roman" w:cs="Times New Roman"/>
                <w:sz w:val="24"/>
                <w:szCs w:val="24"/>
              </w:rPr>
              <w:t>results of the trail</w:t>
            </w:r>
            <w:r>
              <w:rPr>
                <w:rFonts w:ascii="Times New Roman" w:eastAsiaTheme="minorEastAsia" w:hAnsi="Times New Roman" w:cs="Times New Roman"/>
                <w:sz w:val="24"/>
                <w:szCs w:val="24"/>
              </w:rPr>
              <w:t xml:space="preserve">; at the front-end, </w:t>
            </w:r>
            <w:r w:rsidR="00B33760">
              <w:rPr>
                <w:rFonts w:ascii="Times New Roman" w:eastAsiaTheme="minorEastAsia" w:hAnsi="Times New Roman" w:cs="Times New Roman"/>
                <w:sz w:val="24"/>
                <w:szCs w:val="24"/>
              </w:rPr>
              <w:t>the results are displayed in the Summary page</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724B3" w:rsidTr="00853B8F">
        <w:trPr>
          <w:trHeight w:val="401"/>
        </w:trPr>
        <w:tc>
          <w:tcPr>
            <w:tcW w:w="8028" w:type="dxa"/>
            <w:gridSpan w:val="2"/>
            <w:vAlign w:val="center"/>
          </w:tcPr>
          <w:p w:rsidR="008724B3" w:rsidRPr="00D6695C" w:rsidRDefault="008724B3" w:rsidP="008724B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Save Audit Trail Results</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724B3" w:rsidRDefault="008724B3" w:rsidP="008724B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w:t>
            </w:r>
            <w:r w:rsidR="005C748D">
              <w:rPr>
                <w:rFonts w:ascii="Times New Roman" w:eastAsiaTheme="minorEastAsia" w:hAnsi="Times New Roman" w:cs="Times New Roman"/>
                <w:sz w:val="24"/>
                <w:szCs w:val="24"/>
              </w:rPr>
              <w:t>down</w:t>
            </w:r>
            <w:r>
              <w:rPr>
                <w:rFonts w:ascii="Times New Roman" w:eastAsiaTheme="minorEastAsia" w:hAnsi="Times New Roman" w:cs="Times New Roman"/>
                <w:sz w:val="24"/>
                <w:szCs w:val="24"/>
              </w:rPr>
              <w:t>loads the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724B3"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724B3" w:rsidRDefault="008724B3"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lick </w:t>
            </w:r>
            <w:r w:rsidR="005C748D">
              <w:rPr>
                <w:rFonts w:ascii="Times New Roman" w:eastAsiaTheme="minorEastAsia" w:hAnsi="Times New Roman" w:cs="Times New Roman"/>
                <w:sz w:val="24"/>
                <w:szCs w:val="24"/>
              </w:rPr>
              <w:t>the ‘Save the Trail’ button</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724B3"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n image file in PNG format of the results</w:t>
            </w:r>
          </w:p>
        </w:tc>
      </w:tr>
    </w:tbl>
    <w:p w:rsidR="008724B3" w:rsidRDefault="008724B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5C748D" w:rsidTr="00853B8F">
        <w:trPr>
          <w:trHeight w:val="401"/>
        </w:trPr>
        <w:tc>
          <w:tcPr>
            <w:tcW w:w="8028" w:type="dxa"/>
            <w:gridSpan w:val="2"/>
            <w:vAlign w:val="center"/>
          </w:tcPr>
          <w:p w:rsidR="005C748D" w:rsidRPr="00D6695C" w:rsidRDefault="005C748D" w:rsidP="005C748D">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Print Audit Trail Results</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recondition:</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prints the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Print the Trail’ button</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 at the front-end, the Print Dialog pops up.</w:t>
            </w:r>
          </w:p>
        </w:tc>
      </w:tr>
    </w:tbl>
    <w:p w:rsidR="005C748D" w:rsidRDefault="005C748D"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9: Select a Samp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ransactions exist in the databas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lects a sample out of the transactions displayed on the Transaction File pag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mple Size = 10</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Go’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transactions; at the front-end, the sample is displayed on the Transaction File p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0: Send SMS to Confir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reached the Transaction File page and a contact number is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nds a validation message to a contact number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act = 9336925206</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displays a string of the validation mess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1: Update a Fi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i</w:t>
            </w:r>
            <w:r w:rsidR="00853B8F">
              <w:rPr>
                <w:rFonts w:ascii="Times New Roman" w:eastAsiaTheme="minorEastAsia" w:hAnsi="Times New Roman" w:cs="Times New Roman"/>
                <w:sz w:val="24"/>
                <w:szCs w:val="24"/>
              </w:rPr>
              <w:t>ncorporates the changes into the cloned file stored in the syste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rocess:</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w:t>
            </w:r>
            <w:r w:rsidR="00853B8F">
              <w:rPr>
                <w:rFonts w:ascii="Times New Roman" w:eastAsiaTheme="minorEastAsia" w:hAnsi="Times New Roman" w:cs="Times New Roman"/>
                <w:sz w:val="24"/>
                <w:szCs w:val="24"/>
              </w:rPr>
              <w:t>OK, I’ll update now</w:t>
            </w:r>
            <w:r>
              <w:rPr>
                <w:rFonts w:ascii="Times New Roman" w:eastAsiaTheme="minorEastAsia" w:hAnsi="Times New Roman" w:cs="Times New Roman"/>
                <w:sz w:val="24"/>
                <w:szCs w:val="24"/>
              </w:rPr>
              <w:t>’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w:t>
            </w:r>
            <w:r w:rsidR="00853B8F">
              <w:rPr>
                <w:rFonts w:ascii="Times New Roman" w:eastAsiaTheme="minorEastAsia" w:hAnsi="Times New Roman" w:cs="Times New Roman"/>
                <w:sz w:val="24"/>
                <w:szCs w:val="24"/>
              </w:rPr>
              <w:t>return</w:t>
            </w:r>
            <w:r>
              <w:rPr>
                <w:rFonts w:ascii="Times New Roman" w:eastAsiaTheme="minorEastAsia" w:hAnsi="Times New Roman" w:cs="Times New Roman"/>
                <w:sz w:val="24"/>
                <w:szCs w:val="24"/>
              </w:rPr>
              <w:t xml:space="preserve">s a string of </w:t>
            </w:r>
            <w:r w:rsidR="00853B8F">
              <w:rPr>
                <w:rFonts w:ascii="Times New Roman" w:eastAsiaTheme="minorEastAsia" w:hAnsi="Times New Roman" w:cs="Times New Roman"/>
                <w:sz w:val="24"/>
                <w:szCs w:val="24"/>
              </w:rPr>
              <w:t>success mess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2: Restore a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estores the modified file into its last saved state, that is, changes are reverted</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No, I’ll restore the file(s)’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3: Update (a file) Later</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oes no action to the modified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Lalaine's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Update Later’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 at the front-end, the ‘File(s) Modified!’ modal keeps on popping up everytime the ‘File Directory’ page is loaded</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4: View Validation Messages</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validation message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validation messages stored in the database that are sent by the user</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Pr="00391BBF" w:rsidRDefault="009373B5"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15: File Directory</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path (of a file/accounting document)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information of files searched, cloned and stored by the system</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Default="009373B5" w:rsidP="009373B5">
      <w:pPr>
        <w:pStyle w:val="ListParagraph"/>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tegration Testing</w:t>
      </w:r>
    </w:p>
    <w:p w:rsidR="007C1278" w:rsidRPr="007C1278" w:rsidRDefault="00190DFB" w:rsidP="007C1278">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r w:rsidR="007C1278">
        <w:rPr>
          <w:rFonts w:ascii="Times New Roman" w:eastAsiaTheme="minorEastAsia" w:hAnsi="Times New Roman" w:cs="Times New Roman"/>
          <w:sz w:val="24"/>
          <w:szCs w:val="24"/>
        </w:rPr>
        <w:t xml:space="preserve"> The following test cases were tested:</w:t>
      </w:r>
    </w:p>
    <w:tbl>
      <w:tblPr>
        <w:tblStyle w:val="TableGrid"/>
        <w:tblW w:w="0" w:type="auto"/>
        <w:tblInd w:w="828" w:type="dxa"/>
        <w:tblLook w:val="04A0" w:firstRow="1" w:lastRow="0" w:firstColumn="1" w:lastColumn="0" w:noHBand="0" w:noVBand="1"/>
      </w:tblPr>
      <w:tblGrid>
        <w:gridCol w:w="720"/>
        <w:gridCol w:w="2610"/>
        <w:gridCol w:w="2484"/>
        <w:gridCol w:w="2214"/>
      </w:tblGrid>
      <w:tr w:rsidR="007C1278" w:rsidRPr="007C1278" w:rsidTr="007C1278">
        <w:trPr>
          <w:trHeight w:val="362"/>
        </w:trPr>
        <w:tc>
          <w:tcPr>
            <w:tcW w:w="720" w:type="dxa"/>
            <w:vAlign w:val="center"/>
          </w:tcPr>
          <w:p w:rsidR="007C1278" w:rsidRPr="007C1278" w:rsidRDefault="007C1278" w:rsidP="0078570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610"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48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1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785702" w:rsidTr="007C1278">
        <w:trPr>
          <w:trHeight w:val="362"/>
        </w:trPr>
        <w:tc>
          <w:tcPr>
            <w:tcW w:w="720" w:type="dxa"/>
            <w:vAlign w:val="center"/>
          </w:tcPr>
          <w:p w:rsidR="00785702"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610"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2484"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221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610" w:type="dxa"/>
            <w:vAlign w:val="center"/>
          </w:tcPr>
          <w:p w:rsidR="007C1278"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Authentication module and the Homepage module</w:t>
            </w:r>
          </w:p>
        </w:tc>
        <w:tc>
          <w:tcPr>
            <w:tcW w:w="2484" w:type="dxa"/>
            <w:vAlign w:val="center"/>
          </w:tcPr>
          <w:p w:rsidR="007C1278" w:rsidRP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r>
      <w:tr w:rsidR="00785702" w:rsidTr="007C1278">
        <w:trPr>
          <w:trHeight w:val="362"/>
        </w:trPr>
        <w:tc>
          <w:tcPr>
            <w:tcW w:w="720" w:type="dxa"/>
            <w:vAlign w:val="center"/>
          </w:tcPr>
          <w:p w:rsid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610"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248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w:t>
            </w:r>
            <w:r w:rsidR="000B50BB">
              <w:rPr>
                <w:rFonts w:ascii="Times New Roman" w:eastAsiaTheme="minorEastAsia" w:hAnsi="Times New Roman" w:cs="Times New Roman"/>
                <w:sz w:val="24"/>
                <w:szCs w:val="24"/>
              </w:rPr>
              <w:t xml:space="preserve">(s) </w:t>
            </w:r>
            <w:r>
              <w:rPr>
                <w:rFonts w:ascii="Times New Roman" w:eastAsiaTheme="minorEastAsia" w:hAnsi="Times New Roman" w:cs="Times New Roman"/>
                <w:sz w:val="24"/>
                <w:szCs w:val="24"/>
              </w:rPr>
              <w:t>and click the Save button</w:t>
            </w:r>
          </w:p>
        </w:tc>
        <w:tc>
          <w:tcPr>
            <w:tcW w:w="2214" w:type="dxa"/>
            <w:vAlign w:val="center"/>
          </w:tcPr>
          <w:p w:rsidR="00785702" w:rsidRDefault="000B50BB"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610"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Trans</w:t>
            </w:r>
            <w:r w:rsidR="00626B94">
              <w:rPr>
                <w:rFonts w:ascii="Times New Roman" w:eastAsiaTheme="minorEastAsia" w:hAnsi="Times New Roman" w:cs="Times New Roman"/>
                <w:sz w:val="24"/>
                <w:szCs w:val="24"/>
              </w:rPr>
              <w:t>action Validation module and the Validation</w:t>
            </w:r>
            <w:r>
              <w:rPr>
                <w:rFonts w:ascii="Times New Roman" w:eastAsiaTheme="minorEastAsia" w:hAnsi="Times New Roman" w:cs="Times New Roman"/>
                <w:sz w:val="24"/>
                <w:szCs w:val="24"/>
              </w:rPr>
              <w:t xml:space="preserve"> Message Management module</w:t>
            </w:r>
          </w:p>
        </w:tc>
        <w:tc>
          <w:tcPr>
            <w:tcW w:w="248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should appear in the Messages page</w:t>
            </w:r>
          </w:p>
        </w:tc>
      </w:tr>
    </w:tbl>
    <w:p w:rsidR="007C1278" w:rsidRPr="007C1278" w:rsidRDefault="007C1278" w:rsidP="007C1278">
      <w:pPr>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tbl>
      <w:tblPr>
        <w:tblStyle w:val="TableGrid"/>
        <w:tblW w:w="0" w:type="auto"/>
        <w:tblInd w:w="1548" w:type="dxa"/>
        <w:tblLook w:val="04A0" w:firstRow="1" w:lastRow="0" w:firstColumn="1" w:lastColumn="0" w:noHBand="0" w:noVBand="1"/>
      </w:tblPr>
      <w:tblGrid>
        <w:gridCol w:w="483"/>
        <w:gridCol w:w="2351"/>
        <w:gridCol w:w="2366"/>
        <w:gridCol w:w="2108"/>
      </w:tblGrid>
      <w:tr w:rsidR="00E410BE" w:rsidRPr="007C1278" w:rsidTr="00E410BE">
        <w:trPr>
          <w:trHeight w:val="362"/>
        </w:trPr>
        <w:tc>
          <w:tcPr>
            <w:tcW w:w="483" w:type="dxa"/>
            <w:vAlign w:val="center"/>
          </w:tcPr>
          <w:p w:rsidR="00E410BE" w:rsidRPr="007C1278" w:rsidRDefault="00E410BE" w:rsidP="00E410BE">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351"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366"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108"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accepts an electronic file in CVS format</w:t>
            </w:r>
          </w:p>
        </w:tc>
        <w:tc>
          <w:tcPr>
            <w:tcW w:w="2366"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2108"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2366"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2108"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displayed amount on …’ phrase appears on the Audit Trail Summary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2366"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select a sample of transactions</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ample appears on the Transaction File page in random order</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2366" w:type="dxa"/>
            <w:vAlign w:val="center"/>
          </w:tcPr>
          <w:p w:rsidR="00E410BE" w:rsidRPr="00AA3156"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link attached to an OR No.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2366" w:type="dxa"/>
            <w:vAlign w:val="center"/>
          </w:tcPr>
          <w:p w:rsidR="00E410BE" w:rsidRPr="00AA3156" w:rsidRDefault="00AA3156" w:rsidP="00AA3156">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s on the Audit Trail Summary page</w:t>
            </w:r>
          </w:p>
        </w:tc>
      </w:tr>
    </w:tbl>
    <w:p w:rsidR="00E410BE" w:rsidRDefault="00E410BE" w:rsidP="006B41D2">
      <w:pPr>
        <w:pStyle w:val="ListParagraph"/>
        <w:spacing w:line="480" w:lineRule="auto"/>
        <w:ind w:left="1440"/>
        <w:jc w:val="both"/>
        <w:rPr>
          <w:rFonts w:ascii="Times New Roman" w:eastAsiaTheme="minorEastAsia" w:hAnsi="Times New Roman" w:cs="Times New Roman"/>
          <w:sz w:val="24"/>
          <w:szCs w:val="24"/>
        </w:rPr>
      </w:pP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tbl>
      <w:tblPr>
        <w:tblStyle w:val="TableGrid"/>
        <w:tblW w:w="0" w:type="auto"/>
        <w:tblInd w:w="1548" w:type="dxa"/>
        <w:tblLook w:val="04A0" w:firstRow="1" w:lastRow="0" w:firstColumn="1" w:lastColumn="0" w:noHBand="0" w:noVBand="1"/>
      </w:tblPr>
      <w:tblGrid>
        <w:gridCol w:w="1056"/>
        <w:gridCol w:w="6252"/>
      </w:tblGrid>
      <w:tr w:rsidR="000C0322" w:rsidTr="000C0322">
        <w:trPr>
          <w:trHeight w:val="401"/>
        </w:trPr>
        <w:tc>
          <w:tcPr>
            <w:tcW w:w="7308" w:type="dxa"/>
            <w:gridSpan w:val="2"/>
            <w:vAlign w:val="center"/>
          </w:tcPr>
          <w:p w:rsidR="000C0322" w:rsidRPr="00D6695C" w:rsidRDefault="000C0322" w:rsidP="000C032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Logi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the security of the system by inputting invalid username and password</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name = dipsy; Password = 28hnehw3</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boolean value; at the front-end, an error message appears.</w:t>
            </w:r>
          </w:p>
        </w:tc>
      </w:tr>
    </w:tbl>
    <w:p w:rsidR="000C0322" w:rsidRDefault="000C0322" w:rsidP="006B41D2">
      <w:pPr>
        <w:pStyle w:val="ListParagraph"/>
        <w:spacing w:line="480" w:lineRule="auto"/>
        <w:ind w:left="1440"/>
        <w:jc w:val="both"/>
        <w:rPr>
          <w:rFonts w:ascii="Times New Roman" w:eastAsiaTheme="minorEastAsia" w:hAnsi="Times New Roman" w:cs="Times New Roman"/>
          <w:sz w:val="24"/>
          <w:szCs w:val="24"/>
        </w:rPr>
      </w:pP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tbl>
      <w:tblPr>
        <w:tblStyle w:val="TableGrid"/>
        <w:tblW w:w="0" w:type="auto"/>
        <w:tblInd w:w="1487" w:type="dxa"/>
        <w:tblLook w:val="04A0" w:firstRow="1" w:lastRow="0" w:firstColumn="1" w:lastColumn="0" w:noHBand="0" w:noVBand="1"/>
      </w:tblPr>
      <w:tblGrid>
        <w:gridCol w:w="599"/>
        <w:gridCol w:w="2252"/>
        <w:gridCol w:w="2250"/>
        <w:gridCol w:w="2250"/>
      </w:tblGrid>
      <w:tr w:rsidR="003D1C8E" w:rsidRPr="007C1278" w:rsidTr="003D1C8E">
        <w:trPr>
          <w:trHeight w:val="362"/>
        </w:trPr>
        <w:tc>
          <w:tcPr>
            <w:tcW w:w="599" w:type="dxa"/>
            <w:vAlign w:val="center"/>
          </w:tcPr>
          <w:p w:rsidR="003D1C8E" w:rsidRPr="007C1278" w:rsidRDefault="003D1C8E" w:rsidP="00023306">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252"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250"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50"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3D1C8E" w:rsidTr="003D1C8E">
        <w:trPr>
          <w:trHeight w:val="362"/>
        </w:trPr>
        <w:tc>
          <w:tcPr>
            <w:tcW w:w="599" w:type="dxa"/>
            <w:vAlign w:val="center"/>
          </w:tcPr>
          <w:p w:rsidR="003D1C8E" w:rsidRPr="00785702" w:rsidRDefault="003D1C8E" w:rsidP="0002330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252"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c>
          <w:tcPr>
            <w:tcW w:w="2250"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2250"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Setup page</w:t>
            </w:r>
          </w:p>
        </w:tc>
      </w:tr>
      <w:tr w:rsidR="003D1C8E" w:rsidTr="003D1C8E">
        <w:trPr>
          <w:trHeight w:val="362"/>
        </w:trPr>
        <w:tc>
          <w:tcPr>
            <w:tcW w:w="599" w:type="dxa"/>
            <w:vAlign w:val="center"/>
          </w:tcPr>
          <w:p w:rsidR="003D1C8E" w:rsidRPr="00785702" w:rsidRDefault="003D1C8E" w:rsidP="0002330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252"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c>
          <w:tcPr>
            <w:tcW w:w="2250"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2250"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Setup page</w:t>
            </w:r>
          </w:p>
        </w:tc>
      </w:tr>
    </w:tbl>
    <w:p w:rsidR="000C0322"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0C0322" w:rsidRPr="00802FF3"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w:t>
      </w:r>
      <w:r w:rsidR="00CD4D08">
        <w:rPr>
          <w:rFonts w:ascii="Times New Roman" w:eastAsiaTheme="minorEastAsia" w:hAnsi="Times New Roman" w:cs="Times New Roman"/>
          <w:sz w:val="24"/>
          <w:szCs w:val="24"/>
        </w:rPr>
        <w:lastRenderedPageBreak/>
        <w:t xml:space="preserve">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these user-testers, the deployment testing procedure was done to test the performance of the system</w:t>
      </w:r>
      <w:r w:rsidR="00033DBE">
        <w:rPr>
          <w:rFonts w:ascii="Times New Roman" w:eastAsiaTheme="minorEastAsia" w:hAnsi="Times New Roman" w:cs="Times New Roman"/>
          <w:sz w:val="24"/>
          <w:szCs w:val="24"/>
        </w:rPr>
        <w:t>, that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 xml:space="preserve">and from the income statement (financial statement), they were instructed to trace transactions under five general ledger accounts. Manually, they had to </w:t>
      </w:r>
      <w:r w:rsidR="00E27044">
        <w:rPr>
          <w:rFonts w:ascii="Times New Roman" w:eastAsiaTheme="minorEastAsia" w:hAnsi="Times New Roman" w:cs="Times New Roman"/>
          <w:sz w:val="24"/>
          <w:szCs w:val="24"/>
        </w:rPr>
        <w:t xml:space="preserve">perform the audit trail once while they had to perform it, twice using the system. This is because the researcher-developer considered that during the first attempt of using the system, it would take more time for the user-testers to perform the audit trail since they were not yet well-acquainted with the system while during </w:t>
      </w:r>
      <w:r w:rsidR="00E27044">
        <w:rPr>
          <w:rFonts w:ascii="Times New Roman" w:eastAsiaTheme="minorEastAsia" w:hAnsi="Times New Roman" w:cs="Times New Roman"/>
          <w:sz w:val="24"/>
          <w:szCs w:val="24"/>
        </w:rPr>
        <w:lastRenderedPageBreak/>
        <w:t>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f their audit trail, the time they spent and the errors they were able to detect were recorded.</w:t>
      </w:r>
    </w:p>
    <w:p w:rsidR="00E27044"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AF79A7" w:rsidP="003A4730">
      <w:pPr>
        <w:pStyle w:val="ListParagraph"/>
        <w:spacing w:line="480" w:lineRule="auto"/>
        <w:ind w:left="1440"/>
        <w:rPr>
          <w:rFonts w:ascii="Times New Roman" w:eastAsiaTheme="minorEastAsia" w:hAnsi="Times New Roman" w:cs="Times New Roman"/>
          <w:sz w:val="24"/>
          <w:szCs w:val="24"/>
        </w:rPr>
      </w:pPr>
      <w:r w:rsidRPr="00AF79A7">
        <w:rPr>
          <w:rFonts w:ascii="Times New Roman" w:eastAsiaTheme="minorEastAsia" w:hAnsi="Times New Roman" w:cs="Times New Roman"/>
          <w:sz w:val="24"/>
          <w:szCs w:val="24"/>
        </w:rPr>
        <w:t xml:space="preserve">Meanwhile, the </w:t>
      </w:r>
      <w:r>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accuracy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number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errors (a=4)</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fter testing the performance of the system, the user-testers were asked to fill up a questionnaire to measure their acceptance of the system. In this study, Davis’ six-item scaled Technology Acceptance Model (TAM) was used. The questionnaire was divided into three sections: (1) </w:t>
      </w:r>
      <w:r>
        <w:rPr>
          <w:rFonts w:ascii="Times New Roman" w:eastAsiaTheme="minorEastAsia" w:hAnsi="Times New Roman" w:cs="Times New Roman"/>
          <w:sz w:val="24"/>
          <w:szCs w:val="24"/>
        </w:rPr>
        <w:lastRenderedPageBreak/>
        <w:t>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Pr>
          <w:rFonts w:ascii="Times New Roman" w:eastAsiaTheme="minorEastAsia" w:hAnsi="Times New Roman" w:cs="Times New Roman"/>
          <w:sz w:val="24"/>
          <w:szCs w:val="24"/>
        </w:rPr>
        <w:t xml:space="preserve"> with two items. (Refer to Appendix ___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ach item,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p>
    <w:p w:rsidR="003A4730" w:rsidRDefault="003A4730" w:rsidP="003A4730">
      <w:pPr>
        <w:pStyle w:val="ListParagraph"/>
        <w:spacing w:line="480" w:lineRule="auto"/>
        <w:ind w:left="1440"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M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SD=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mean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514D43" w:rsidP="00CB5ACA">
      <w:pPr>
        <w:pStyle w:val="ListParagraph"/>
        <w:spacing w:line="480" w:lineRule="auto"/>
        <w:ind w:left="1440" w:firstLine="720"/>
        <w:jc w:val="both"/>
        <w:rPr>
          <w:rFonts w:ascii="Times New Roman" w:eastAsiaTheme="minorEastAsia" w:hAnsi="Times New Roman" w:cs="Times New Roman"/>
          <w:sz w:val="24"/>
          <w:szCs w:val="24"/>
        </w:rPr>
        <w:sectPr w:rsidR="00CB387C"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t xml:space="preserve">Meanwhile, </w:t>
      </w:r>
      <w:r w:rsidR="00CB5ACA">
        <w:rPr>
          <w:rFonts w:ascii="Times New Roman" w:eastAsiaTheme="minorEastAsia" w:hAnsi="Times New Roman" w:cs="Times New Roman"/>
          <w:sz w:val="24"/>
          <w:szCs w:val="24"/>
        </w:rPr>
        <w:t>the rating on the sixth items sums up the ratings on the first to fifth items. This means that the mean of all ratings of all users on the sixth items must be consistent with the mean of all ratings of all user-</w:t>
      </w:r>
      <w:r w:rsidR="00CB5ACA">
        <w:rPr>
          <w:rFonts w:ascii="Times New Roman" w:eastAsiaTheme="minorEastAsia" w:hAnsi="Times New Roman" w:cs="Times New Roman"/>
          <w:sz w:val="24"/>
          <w:szCs w:val="24"/>
        </w:rPr>
        <w:lastRenderedPageBreak/>
        <w:t xml:space="preserve">testers on the first to fifth items. To measure such consistency, </w:t>
      </w:r>
      <w:r w:rsidR="004467A8">
        <w:rPr>
          <w:rFonts w:ascii="Times New Roman" w:eastAsiaTheme="minorEastAsia" w:hAnsi="Times New Roman" w:cs="Times New Roman"/>
          <w:sz w:val="24"/>
          <w:szCs w:val="24"/>
        </w:rPr>
        <w:t>hypothesis test (mean vs. hypothesized value) was performed</w:t>
      </w:r>
      <w:r w:rsidR="00095C0E">
        <w:rPr>
          <w:rFonts w:ascii="Times New Roman" w:eastAsiaTheme="minorEastAsia" w:hAnsi="Times New Roman" w:cs="Times New Roman"/>
          <w:sz w:val="24"/>
          <w:szCs w:val="24"/>
        </w:rPr>
        <w:t xml:space="preserve"> on each </w:t>
      </w:r>
      <w:r w:rsidR="007F5906">
        <w:rPr>
          <w:rFonts w:ascii="Times New Roman" w:eastAsiaTheme="minorEastAsia" w:hAnsi="Times New Roman" w:cs="Times New Roman"/>
          <w:sz w:val="24"/>
          <w:szCs w:val="24"/>
        </w:rPr>
        <w:t>factor</w:t>
      </w:r>
      <w:r w:rsidR="00095C0E">
        <w:rPr>
          <w:rFonts w:ascii="Times New Roman" w:eastAsiaTheme="minorEastAsia" w:hAnsi="Times New Roman" w:cs="Times New Roman"/>
          <w:sz w:val="24"/>
          <w:szCs w:val="24"/>
        </w:rPr>
        <w:t xml:space="preserve"> (i.e. PU and PEU)</w:t>
      </w:r>
      <w:r w:rsidR="004467A8">
        <w:rPr>
          <w:rFonts w:ascii="Times New Roman" w:eastAsiaTheme="minorEastAsia" w:hAnsi="Times New Roman" w:cs="Times New Roman"/>
          <w:sz w:val="24"/>
          <w:szCs w:val="24"/>
        </w:rPr>
        <w:t xml:space="preserve"> using MegaStat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CB387C">
        <w:rPr>
          <w:rFonts w:ascii="Times New Roman" w:eastAsiaTheme="minorEastAsia" w:hAnsi="Times New Roman" w:cs="Times New Roman"/>
          <w:sz w:val="24"/>
          <w:szCs w:val="24"/>
        </w:rPr>
        <w:t xml:space="preserve"> (See Fig. __)</w:t>
      </w:r>
      <w:r w:rsidR="00095C0E">
        <w:rPr>
          <w:rFonts w:ascii="Times New Roman" w:eastAsiaTheme="minorEastAsia" w:hAnsi="Times New Roman" w:cs="Times New Roman"/>
          <w:sz w:val="24"/>
          <w:szCs w:val="24"/>
        </w:rPr>
        <w:t>. The p-value is then compared  to the significance level of 5% or 0.05 such that if the p-value is lower than the significance level, it can be deduced that the over-all rating on the sixth item is not consistent with the ratings on the first to the fifth item; otherwise, it is consistent.</w:t>
      </w: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981358" w:rsidRDefault="00D93481"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The System</w:t>
      </w:r>
    </w:p>
    <w:p w:rsidR="00F96DF1" w:rsidRDefault="00D93481" w:rsidP="00CB387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E6CC5">
        <w:rPr>
          <w:rFonts w:ascii="Times New Roman" w:hAnsi="Times New Roman" w:cs="Times New Roman"/>
          <w:sz w:val="24"/>
          <w:szCs w:val="24"/>
        </w:rPr>
        <w:t>The system was able to pass all the tests performed to ensure its quality</w:t>
      </w:r>
      <w:r w:rsidR="00F96DF1">
        <w:rPr>
          <w:rFonts w:ascii="Times New Roman" w:hAnsi="Times New Roman" w:cs="Times New Roman"/>
          <w:sz w:val="24"/>
          <w:szCs w:val="24"/>
        </w:rPr>
        <w:t xml:space="preserve"> (Refer to Appendix __ for the results of the tests undertaken)</w:t>
      </w:r>
      <w:r w:rsidR="009E6CC5">
        <w:rPr>
          <w:rFonts w:ascii="Times New Roman" w:hAnsi="Times New Roman" w:cs="Times New Roman"/>
          <w:sz w:val="24"/>
          <w:szCs w:val="24"/>
        </w:rPr>
        <w:t>. Most importantly, it has met all the requirements specified</w:t>
      </w:r>
      <w:r w:rsidR="00F96DF1">
        <w:rPr>
          <w:rFonts w:ascii="Times New Roman" w:hAnsi="Times New Roman" w:cs="Times New Roman"/>
          <w:sz w:val="24"/>
          <w:szCs w:val="24"/>
        </w:rPr>
        <w:t>,</w:t>
      </w:r>
      <w:r w:rsidR="009E6CC5">
        <w:rPr>
          <w:rFonts w:ascii="Times New Roman" w:hAnsi="Times New Roman" w:cs="Times New Roman"/>
          <w:sz w:val="24"/>
          <w:szCs w:val="24"/>
        </w:rPr>
        <w:t xml:space="preserve"> especially</w:t>
      </w:r>
      <w:r w:rsidR="00F96DF1">
        <w:rPr>
          <w:rFonts w:ascii="Times New Roman" w:hAnsi="Times New Roman" w:cs="Times New Roman"/>
          <w:sz w:val="24"/>
          <w:szCs w:val="24"/>
        </w:rPr>
        <w:t>,</w:t>
      </w:r>
      <w:r w:rsidR="009E6CC5">
        <w:rPr>
          <w:rFonts w:ascii="Times New Roman" w:hAnsi="Times New Roman" w:cs="Times New Roman"/>
          <w:sz w:val="24"/>
          <w:szCs w:val="24"/>
        </w:rPr>
        <w:t xml:space="preserve"> its major requirement and core function which is tracing transactions from financial statements to transaction files at the minimum, if no source documents are available. </w:t>
      </w:r>
      <w:r w:rsidR="00F96DF1">
        <w:rPr>
          <w:rFonts w:ascii="Times New Roman" w:hAnsi="Times New Roman" w:cs="Times New Roman"/>
          <w:sz w:val="24"/>
          <w:szCs w:val="24"/>
        </w:rPr>
        <w:t>Specifically, it is able to perform the three major tasks of the transaction audit trail process which are footing, matching and vouching.</w:t>
      </w:r>
    </w:p>
    <w:p w:rsidR="00F96DF1" w:rsidRDefault="00F96DF1"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the researcher-developer, his adviser and the user-testers had spotted certain drawbacks of the system that are also important to address. For example, in specifying the paths of the accounting documents that will be used in the audit trail (found in the Preferences page), </w:t>
      </w:r>
      <w:r w:rsidR="005037ED">
        <w:rPr>
          <w:rFonts w:ascii="Times New Roman" w:hAnsi="Times New Roman" w:cs="Times New Roman"/>
          <w:sz w:val="24"/>
          <w:szCs w:val="24"/>
        </w:rPr>
        <w:t>the users have to copy the path and paste them into the form by themselves because the ‘Open File’ function of any web browser does not return the full path but only the filename of the file selected. In fact, in Google Chrome, a fake path is returned. This poses a problem, aside from inconvenience, to users especially those who have not mastered file systems of computers because such method is prone to material errors in copying the path.</w:t>
      </w:r>
      <w:r>
        <w:rPr>
          <w:rFonts w:ascii="Times New Roman" w:hAnsi="Times New Roman" w:cs="Times New Roman"/>
          <w:sz w:val="24"/>
          <w:szCs w:val="24"/>
        </w:rPr>
        <w:t xml:space="preserve"> </w:t>
      </w:r>
      <w:r w:rsidR="005037ED">
        <w:rPr>
          <w:rFonts w:ascii="Times New Roman" w:hAnsi="Times New Roman" w:cs="Times New Roman"/>
          <w:sz w:val="24"/>
          <w:szCs w:val="24"/>
        </w:rPr>
        <w:t xml:space="preserve">However, this limitation is imposed by the web browsers themselves; thus, is already out of the hands of the researcher-developer. </w:t>
      </w:r>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explanation to this is that recent web browsers have </w:t>
      </w:r>
      <w:r w:rsidR="005037ED">
        <w:rPr>
          <w:rFonts w:ascii="Times New Roman" w:hAnsi="Times New Roman" w:cs="Times New Roman"/>
          <w:sz w:val="24"/>
          <w:szCs w:val="24"/>
        </w:rPr>
        <w:t xml:space="preserve">disabled this function </w:t>
      </w:r>
      <w:r w:rsidR="001D4163">
        <w:rPr>
          <w:rFonts w:ascii="Times New Roman" w:hAnsi="Times New Roman" w:cs="Times New Roman"/>
          <w:sz w:val="24"/>
          <w:szCs w:val="24"/>
        </w:rPr>
        <w:t>for security reasons</w:t>
      </w:r>
      <w:r w:rsidR="00840DA4">
        <w:rPr>
          <w:rFonts w:ascii="Times New Roman" w:hAnsi="Times New Roman" w:cs="Times New Roman"/>
          <w:sz w:val="24"/>
          <w:szCs w:val="24"/>
        </w:rPr>
        <w:t xml:space="preserve"> </w:t>
      </w:r>
      <w:r w:rsidR="001D4163">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tackoverflow.com/questions/11955603/php-browse-a-file-then-get-its-path", "author" : [ { "family" : "Abody97", "given" : "" } ], "container-title" : "Stack Overflow", "id" : "ITEM-1", "issued" : { "date-parts" : [ [ "2012" ] ] }, "title" : "PHP: Browse a file then get its path", "type" : "webpage" }, "uris" : [ "http://www.mendeley.com/documents/?uuid=0ed881a6-d006-4ee2-97ac-63efcd8e4760" ] } ], "mendeley" : { "previouslyFormattedCitation" : "[34]" }, "properties" : { "noteIndex" : 0 }, "schema" : "https://github.com/citation-style-language/schema/raw/master/csl-citation.json" }</w:instrText>
      </w:r>
      <w:r w:rsidR="001D4163">
        <w:rPr>
          <w:rFonts w:ascii="Times New Roman" w:hAnsi="Times New Roman" w:cs="Times New Roman"/>
          <w:sz w:val="24"/>
          <w:szCs w:val="24"/>
        </w:rPr>
        <w:fldChar w:fldCharType="separate"/>
      </w:r>
      <w:r w:rsidR="001D4163" w:rsidRPr="001D4163">
        <w:rPr>
          <w:rFonts w:ascii="Times New Roman" w:hAnsi="Times New Roman" w:cs="Times New Roman"/>
          <w:noProof/>
          <w:sz w:val="24"/>
          <w:szCs w:val="24"/>
        </w:rPr>
        <w:t>[34]</w:t>
      </w:r>
      <w:r w:rsidR="001D4163">
        <w:rPr>
          <w:rFonts w:ascii="Times New Roman" w:hAnsi="Times New Roman" w:cs="Times New Roman"/>
          <w:sz w:val="24"/>
          <w:szCs w:val="24"/>
        </w:rPr>
        <w:fldChar w:fldCharType="end"/>
      </w:r>
      <w:r w:rsidR="005037ED">
        <w:rPr>
          <w:rFonts w:ascii="Times New Roman" w:hAnsi="Times New Roman" w:cs="Times New Roman"/>
          <w:sz w:val="24"/>
          <w:szCs w:val="24"/>
        </w:rPr>
        <w:t>. The only remedy that the system can give is to prompt the users whenever they have entered an invalid path, which is just a band-aid solution.</w:t>
      </w:r>
    </w:p>
    <w:p w:rsidR="00011B1A" w:rsidRDefault="00372A28"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lking about</w:t>
      </w:r>
      <w:r w:rsidR="00011B1A">
        <w:rPr>
          <w:rFonts w:ascii="Times New Roman" w:hAnsi="Times New Roman" w:cs="Times New Roman"/>
          <w:sz w:val="24"/>
          <w:szCs w:val="24"/>
        </w:rPr>
        <w:t xml:space="preserve"> security, the system only employs first-level security, that is, the Login module. It does not employ mechanisms to secure the accounting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involved in the trail. This means that the system is just a mere receiver of the accounting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hence, the output of the trail depends largely on the contents of th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such that when thes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are corrupted accidentally, intentionally or by virus intrusion, the quality of the output of the system is compromised, as well. The system cannot identify who or what modified th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but can only prompt the user on the </w:t>
      </w:r>
      <w:r w:rsidR="00734299">
        <w:rPr>
          <w:rFonts w:ascii="Times New Roman" w:hAnsi="Times New Roman" w:cs="Times New Roman"/>
          <w:sz w:val="24"/>
          <w:szCs w:val="24"/>
        </w:rPr>
        <w:t>files modified and inform him/her the date of modification. The only solution that the system can offer is to clone the files and save these into a folder within it after saving the paths specified in the Preferences page such that when these files are modified, the system can only give the following options to the user: update the files, that is, incorporating the changes into the clone files; restore the files into its last saved state; or ignore the notification</w:t>
      </w:r>
      <w:r>
        <w:rPr>
          <w:rFonts w:ascii="Times New Roman" w:hAnsi="Times New Roman" w:cs="Times New Roman"/>
          <w:sz w:val="24"/>
          <w:szCs w:val="24"/>
        </w:rPr>
        <w:t xml:space="preserve"> (System Integrity module)</w:t>
      </w:r>
      <w:r w:rsidR="00734299">
        <w:rPr>
          <w:rFonts w:ascii="Times New Roman" w:hAnsi="Times New Roman" w:cs="Times New Roman"/>
          <w:sz w:val="24"/>
          <w:szCs w:val="24"/>
        </w:rPr>
        <w:t>. The task of securing the files is left to the user and to the computer system where these are stored.</w:t>
      </w:r>
    </w:p>
    <w:p w:rsidR="00023306" w:rsidRDefault="00023306" w:rsidP="0002330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anwhile, a good feature of the system is that when accounting files or transactions that are necessary for the </w:t>
      </w:r>
      <w:r w:rsidR="00DF7771">
        <w:rPr>
          <w:rFonts w:ascii="Times New Roman" w:hAnsi="Times New Roman" w:cs="Times New Roman"/>
          <w:sz w:val="24"/>
          <w:szCs w:val="24"/>
        </w:rPr>
        <w:t>user</w:t>
      </w:r>
      <w:r>
        <w:rPr>
          <w:rFonts w:ascii="Times New Roman" w:hAnsi="Times New Roman" w:cs="Times New Roman"/>
          <w:sz w:val="24"/>
          <w:szCs w:val="24"/>
        </w:rPr>
        <w:t xml:space="preserve"> to progress during an audit trail, the </w:t>
      </w:r>
      <w:r w:rsidR="00DF7771">
        <w:rPr>
          <w:rFonts w:ascii="Times New Roman" w:hAnsi="Times New Roman" w:cs="Times New Roman"/>
          <w:sz w:val="24"/>
          <w:szCs w:val="24"/>
        </w:rPr>
        <w:t xml:space="preserve">system prompts the user about the error, forcibly halts the audit trail process and reflects the error in the audit trail results. However, in accordance to auditing standards, the system must not limit itself in only prompting the user on the error but must also give </w:t>
      </w:r>
      <w:r w:rsidR="00DF7771">
        <w:rPr>
          <w:rFonts w:ascii="Times New Roman" w:hAnsi="Times New Roman" w:cs="Times New Roman"/>
          <w:sz w:val="24"/>
          <w:szCs w:val="24"/>
        </w:rPr>
        <w:lastRenderedPageBreak/>
        <w:t>recommendations to the user on what to do next with the error to allow the user to explore on it so as not to compromise the quality of his/her audit opinion.</w:t>
      </w:r>
    </w:p>
    <w:p w:rsidR="004F631E" w:rsidRDefault="00DF7771" w:rsidP="004F63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the other hand, the system </w:t>
      </w:r>
      <w:r w:rsidR="00F96DF1">
        <w:rPr>
          <w:rFonts w:ascii="Times New Roman" w:hAnsi="Times New Roman" w:cs="Times New Roman"/>
          <w:sz w:val="24"/>
          <w:szCs w:val="24"/>
        </w:rPr>
        <w:t xml:space="preserve">is also able to give users an option to select a sample of transactions when they deem it necessary. </w:t>
      </w:r>
      <w:r>
        <w:rPr>
          <w:rFonts w:ascii="Times New Roman" w:hAnsi="Times New Roman" w:cs="Times New Roman"/>
          <w:sz w:val="24"/>
          <w:szCs w:val="24"/>
        </w:rPr>
        <w:t xml:space="preserve">Nonetheless, what lacks is the testing of the sample if it is representative enough of the </w:t>
      </w:r>
      <w:r w:rsidR="004F631E">
        <w:rPr>
          <w:rFonts w:ascii="Times New Roman" w:hAnsi="Times New Roman" w:cs="Times New Roman"/>
          <w:sz w:val="24"/>
          <w:szCs w:val="24"/>
        </w:rPr>
        <w:t xml:space="preserve">entire population of the transactions at hand. Though it cannot be seen as significant in this study that is limited to entities having small number of transactions, the evaluation of the sample is very vital in auditing voluminous transactions that are common to medium and large-scale entities. </w:t>
      </w:r>
      <w:r>
        <w:rPr>
          <w:rFonts w:ascii="Times New Roman" w:hAnsi="Times New Roman" w:cs="Times New Roman"/>
          <w:sz w:val="24"/>
          <w:szCs w:val="24"/>
        </w:rPr>
        <w:t>The researcher-developer was not able to implemen</w:t>
      </w:r>
      <w:r w:rsidR="004F631E">
        <w:rPr>
          <w:rFonts w:ascii="Times New Roman" w:hAnsi="Times New Roman" w:cs="Times New Roman"/>
          <w:sz w:val="24"/>
          <w:szCs w:val="24"/>
        </w:rPr>
        <w:t>t this due to time-constraints.</w:t>
      </w:r>
    </w:p>
    <w:p w:rsidR="00D93481" w:rsidRDefault="004F631E" w:rsidP="004F63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00F96DF1">
        <w:rPr>
          <w:rFonts w:ascii="Times New Roman" w:hAnsi="Times New Roman" w:cs="Times New Roman"/>
          <w:sz w:val="24"/>
          <w:szCs w:val="24"/>
        </w:rPr>
        <w:t>, it is able to</w:t>
      </w:r>
      <w:r w:rsidR="00823807">
        <w:rPr>
          <w:rFonts w:ascii="Times New Roman" w:hAnsi="Times New Roman" w:cs="Times New Roman"/>
          <w:sz w:val="24"/>
          <w:szCs w:val="24"/>
        </w:rPr>
        <w:t xml:space="preserve"> give</w:t>
      </w:r>
      <w:r>
        <w:rPr>
          <w:rFonts w:ascii="Times New Roman" w:hAnsi="Times New Roman" w:cs="Times New Roman"/>
          <w:sz w:val="24"/>
          <w:szCs w:val="24"/>
        </w:rPr>
        <w:t xml:space="preserve"> users</w:t>
      </w:r>
      <w:r w:rsidR="00F96DF1">
        <w:rPr>
          <w:rFonts w:ascii="Times New Roman" w:hAnsi="Times New Roman" w:cs="Times New Roman"/>
          <w:sz w:val="24"/>
          <w:szCs w:val="24"/>
        </w:rPr>
        <w:t xml:space="preserve"> an option to contact the person/entity involved in a transaction</w:t>
      </w:r>
      <w:r>
        <w:rPr>
          <w:rFonts w:ascii="Times New Roman" w:hAnsi="Times New Roman" w:cs="Times New Roman"/>
          <w:sz w:val="24"/>
          <w:szCs w:val="24"/>
        </w:rPr>
        <w:t>,</w:t>
      </w:r>
      <w:r w:rsidR="00F96DF1">
        <w:rPr>
          <w:rFonts w:ascii="Times New Roman" w:hAnsi="Times New Roman" w:cs="Times New Roman"/>
          <w:sz w:val="24"/>
          <w:szCs w:val="24"/>
        </w:rPr>
        <w:t xml:space="preserve"> if it is necessary</w:t>
      </w:r>
      <w:r>
        <w:rPr>
          <w:rFonts w:ascii="Times New Roman" w:hAnsi="Times New Roman" w:cs="Times New Roman"/>
          <w:sz w:val="24"/>
          <w:szCs w:val="24"/>
        </w:rPr>
        <w:t>,</w:t>
      </w:r>
      <w:r w:rsidR="00F96DF1">
        <w:rPr>
          <w:rFonts w:ascii="Times New Roman" w:hAnsi="Times New Roman" w:cs="Times New Roman"/>
          <w:sz w:val="24"/>
          <w:szCs w:val="24"/>
        </w:rPr>
        <w:t xml:space="preserve"> to further validate the existence of </w:t>
      </w:r>
      <w:r>
        <w:rPr>
          <w:rFonts w:ascii="Times New Roman" w:hAnsi="Times New Roman" w:cs="Times New Roman"/>
          <w:sz w:val="24"/>
          <w:szCs w:val="24"/>
        </w:rPr>
        <w:t>a</w:t>
      </w:r>
      <w:r w:rsidR="00F96DF1">
        <w:rPr>
          <w:rFonts w:ascii="Times New Roman" w:hAnsi="Times New Roman" w:cs="Times New Roman"/>
          <w:sz w:val="24"/>
          <w:szCs w:val="24"/>
        </w:rPr>
        <w:t xml:space="preserve"> transaction whenever </w:t>
      </w:r>
      <w:r>
        <w:rPr>
          <w:rFonts w:ascii="Times New Roman" w:hAnsi="Times New Roman" w:cs="Times New Roman"/>
          <w:sz w:val="24"/>
          <w:szCs w:val="24"/>
        </w:rPr>
        <w:t>a contact number is available</w:t>
      </w:r>
      <w:r w:rsidR="00F96DF1">
        <w:rPr>
          <w:rFonts w:ascii="Times New Roman" w:hAnsi="Times New Roman" w:cs="Times New Roman"/>
          <w:sz w:val="24"/>
          <w:szCs w:val="24"/>
        </w:rPr>
        <w:t>.</w:t>
      </w:r>
      <w:r>
        <w:rPr>
          <w:rFonts w:ascii="Times New Roman" w:hAnsi="Times New Roman" w:cs="Times New Roman"/>
          <w:sz w:val="24"/>
          <w:szCs w:val="24"/>
        </w:rPr>
        <w:t xml:space="preserve"> However, a user-tester, who used to be an external auditor and employee of one of the most prominent and largest auditing firms in the country, suggested the removal of this feature for formality sake. Even making a call is also discouraged. In performing a transaction validation, sending a formal letter is best advised, especially when contacting banks and companies. She suggested further that sending an e-mail can be an alternative.</w:t>
      </w:r>
    </w:p>
    <w:p w:rsidR="00DF7771" w:rsidRDefault="004F631E" w:rsidP="001D41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positive side</w:t>
      </w:r>
      <w:r w:rsidR="00DF7771">
        <w:rPr>
          <w:rFonts w:ascii="Times New Roman" w:hAnsi="Times New Roman" w:cs="Times New Roman"/>
          <w:sz w:val="24"/>
          <w:szCs w:val="24"/>
        </w:rPr>
        <w:t>, the system has been found out to be portable, that is, it can be run in both Windows and Linux operating systems.</w:t>
      </w:r>
    </w:p>
    <w:p w:rsidR="004F631E" w:rsidRPr="00D93481" w:rsidRDefault="004F631E" w:rsidP="001D4163">
      <w:pPr>
        <w:spacing w:line="480" w:lineRule="auto"/>
        <w:ind w:firstLine="720"/>
        <w:jc w:val="both"/>
        <w:rPr>
          <w:rFonts w:ascii="Times New Roman" w:hAnsi="Times New Roman" w:cs="Times New Roman"/>
          <w:sz w:val="24"/>
          <w:szCs w:val="24"/>
        </w:rPr>
      </w:pP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w:t>
      </w:r>
      <w:r w:rsidR="00023306">
        <w:rPr>
          <w:rFonts w:ascii="Times New Roman" w:hAnsi="Times New Roman" w:cs="Times New Roman"/>
          <w:sz w:val="24"/>
          <w:szCs w:val="24"/>
        </w:rPr>
        <w:t>user-tester</w:t>
      </w:r>
      <w:r w:rsidR="00F07985">
        <w:rPr>
          <w:rFonts w:ascii="Times New Roman" w:hAnsi="Times New Roman" w:cs="Times New Roman"/>
          <w:sz w:val="24"/>
          <w:szCs w:val="24"/>
        </w:rPr>
        <w:t xml:space="preserve">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___ in the Methodology (Refer to Appendix __ for the raw data):</w:t>
      </w:r>
    </w:p>
    <w:p w:rsidR="00F07985" w:rsidRPr="00F07985" w:rsidRDefault="00F07985" w:rsidP="00A757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lt;heading&gt;</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546DAC" w:rsidRDefault="00546DAC" w:rsidP="00981358">
      <w:pPr>
        <w:spacing w:after="0"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wher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PRI=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R</w:t>
      </w:r>
      <w:r w:rsidRPr="00A757D2">
        <w:rPr>
          <w:rFonts w:ascii="Times New Roman" w:eastAsiaTheme="minorEastAsia" w:hAnsi="Times New Roman" w:cs="Times New Roman"/>
          <w:sz w:val="24"/>
          <w:szCs w:val="24"/>
          <w:vertAlign w:val="subscript"/>
        </w:rPr>
        <w:t>m</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amount 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compared to performing it </w:t>
      </w:r>
      <w:r w:rsidR="00450C46">
        <w:rPr>
          <w:rFonts w:ascii="Times New Roman" w:eastAsiaTheme="minorEastAsia" w:hAnsi="Times New Roman" w:cs="Times New Roman"/>
          <w:sz w:val="24"/>
          <w:szCs w:val="24"/>
        </w:rPr>
        <w:lastRenderedPageBreak/>
        <w:t>manually – a slight degradation of his performance by 3.43%. The result o</w:t>
      </w:r>
      <w:r w:rsidR="00D33C71">
        <w:rPr>
          <w:rFonts w:ascii="Times New Roman" w:eastAsiaTheme="minorEastAsia" w:hAnsi="Times New Roman" w:cs="Times New Roman"/>
          <w:sz w:val="24"/>
          <w:szCs w:val="24"/>
        </w:rPr>
        <w:t>f his performance could be due to other factors such as one’s mastery in using a computer which this study was not able to take account of.</w:t>
      </w:r>
    </w:p>
    <w:p w:rsidR="002B2E00" w:rsidRDefault="002B2E00"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B6407B3" wp14:editId="67882D86">
            <wp:extent cx="5486400" cy="2861954"/>
            <wp:effectExtent l="0" t="0" r="1905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B0DF8" w:rsidRDefault="00DB0DF8" w:rsidP="00DB0DF8">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___</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is a former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w:t>
      </w:r>
      <w:r w:rsidR="00981358">
        <w:rPr>
          <w:rFonts w:ascii="Times New Roman" w:eastAsiaTheme="minorEastAsia" w:hAnsi="Times New Roman" w:cs="Times New Roman"/>
          <w:sz w:val="24"/>
          <w:szCs w:val="24"/>
        </w:rPr>
        <w:t xml:space="preserve"> at hand to carefully audit</w:t>
      </w:r>
      <w:r w:rsidR="00E60B86">
        <w:rPr>
          <w:rFonts w:ascii="Times New Roman" w:eastAsiaTheme="minorEastAsia" w:hAnsi="Times New Roman" w:cs="Times New Roman"/>
          <w:sz w:val="24"/>
          <w:szCs w:val="24"/>
        </w:rPr>
        <w:t xml:space="preserve"> them</w:t>
      </w:r>
      <w:r w:rsidR="00981358">
        <w:rPr>
          <w:rFonts w:ascii="Times New Roman" w:eastAsiaTheme="minorEastAsia" w:hAnsi="Times New Roman" w:cs="Times New Roman"/>
          <w:sz w:val="24"/>
          <w:szCs w:val="24"/>
        </w:rPr>
        <w:t xml:space="preserve"> and detect all errors as possible</w:t>
      </w:r>
      <w:r w:rsidR="00E60B86">
        <w:rPr>
          <w:rFonts w:ascii="Times New Roman" w:eastAsiaTheme="minorEastAsia" w:hAnsi="Times New Roman" w:cs="Times New Roman"/>
          <w:sz w:val="24"/>
          <w:szCs w:val="24"/>
        </w:rPr>
        <w:t xml:space="preserve">.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Nevertheless, </w:t>
      </w:r>
      <w:r w:rsidR="007753CC">
        <w:rPr>
          <w:rFonts w:ascii="Times New Roman" w:eastAsiaTheme="minorEastAsia" w:hAnsi="Times New Roman" w:cs="Times New Roman"/>
          <w:sz w:val="24"/>
          <w:szCs w:val="24"/>
        </w:rPr>
        <w:t>when she used the system, her performance had significantly improved</w:t>
      </w:r>
      <w:r w:rsidR="00DB0DF8">
        <w:rPr>
          <w:rFonts w:ascii="Times New Roman" w:eastAsiaTheme="minorEastAsia" w:hAnsi="Times New Roman" w:cs="Times New Roman"/>
          <w:sz w:val="24"/>
          <w:szCs w:val="24"/>
        </w:rPr>
        <w:t xml:space="preserve"> as clearly shown in Table and in Fig. ___</w:t>
      </w:r>
      <w:r w:rsidR="007753CC">
        <w:rPr>
          <w:rFonts w:ascii="Times New Roman" w:eastAsiaTheme="minorEastAsia" w:hAnsi="Times New Roman" w:cs="Times New Roman"/>
          <w:sz w:val="24"/>
          <w:szCs w:val="24"/>
        </w:rPr>
        <w:t>.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in performing the trail on each ledger 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5E5445" w:rsidP="009E3F4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lthough it is not appropriate to get the average performance of the three user-testers to compare the efficiency rate of manual audit trail and the audit trial using the system developed since internal auditors and external auditors have different audit purpose and mechanisms, in most cases, the results show that the system has, indeed, improved the performance of the auditors in performing the audit trail.</w:t>
      </w:r>
    </w:p>
    <w:p w:rsidR="005E5445" w:rsidRPr="002412FE" w:rsidRDefault="00981358" w:rsidP="009813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n the other hand, the following table shows the accuracy rates of manual and automated audit trail in terms of detecting errors</w:t>
      </w:r>
      <w:r w:rsidR="007220C6">
        <w:rPr>
          <w:rFonts w:ascii="Times New Roman" w:eastAsiaTheme="minorEastAsia" w:hAnsi="Times New Roman" w:cs="Times New Roman"/>
          <w:sz w:val="24"/>
          <w:szCs w:val="24"/>
        </w:rPr>
        <w:t xml:space="preserve"> using Eq. ___ in the Methodology chapter</w:t>
      </w:r>
      <w:r w:rsidR="009E3F4A">
        <w:rPr>
          <w:rFonts w:ascii="Times New Roman" w:eastAsiaTheme="minorEastAsia" w:hAnsi="Times New Roman" w:cs="Times New Roman"/>
          <w:sz w:val="24"/>
          <w:szCs w:val="24"/>
        </w:rPr>
        <w:t>.</w:t>
      </w:r>
    </w:p>
    <w:p w:rsidR="00981358" w:rsidRPr="00F07985" w:rsidRDefault="00981358" w:rsidP="009813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Look w:val="04A0" w:firstRow="1" w:lastRow="0" w:firstColumn="1" w:lastColumn="0" w:noHBand="0" w:noVBand="1"/>
      </w:tblPr>
      <w:tblGrid>
        <w:gridCol w:w="2214"/>
        <w:gridCol w:w="2277"/>
        <w:gridCol w:w="2277"/>
      </w:tblGrid>
      <w:tr w:rsidR="00981358" w:rsidTr="007220C6">
        <w:trPr>
          <w:trHeight w:val="346"/>
          <w:jc w:val="center"/>
        </w:trPr>
        <w:tc>
          <w:tcPr>
            <w:tcW w:w="2214" w:type="dxa"/>
            <w:vMerge w:val="restart"/>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981358" w:rsidRPr="00F07985" w:rsidRDefault="00981358" w:rsidP="007220C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curacy</w:t>
            </w:r>
            <w:r w:rsidR="007220C6">
              <w:rPr>
                <w:rFonts w:ascii="Times New Roman" w:eastAsiaTheme="minorEastAsia" w:hAnsi="Times New Roman" w:cs="Times New Roman"/>
                <w:b/>
                <w:sz w:val="24"/>
                <w:szCs w:val="24"/>
              </w:rPr>
              <w:t xml:space="preserve"> Rate</w:t>
            </w:r>
            <w:r>
              <w:rPr>
                <w:rFonts w:ascii="Times New Roman" w:eastAsiaTheme="minorEastAsia" w:hAnsi="Times New Roman" w:cs="Times New Roman"/>
                <w:b/>
                <w:sz w:val="24"/>
                <w:szCs w:val="24"/>
              </w:rPr>
              <w:t xml:space="preserve"> </w:t>
            </w:r>
            <w:r w:rsidR="007220C6">
              <w:rPr>
                <w:rFonts w:ascii="Times New Roman" w:eastAsiaTheme="minorEastAsia" w:hAnsi="Times New Roman" w:cs="Times New Roman"/>
                <w:b/>
                <w:sz w:val="24"/>
                <w:szCs w:val="24"/>
              </w:rPr>
              <w:t>(in percentage)</w:t>
            </w:r>
          </w:p>
        </w:tc>
      </w:tr>
      <w:tr w:rsidR="00981358" w:rsidTr="007220C6">
        <w:trPr>
          <w:trHeight w:val="346"/>
          <w:jc w:val="center"/>
        </w:trPr>
        <w:tc>
          <w:tcPr>
            <w:tcW w:w="2214" w:type="dxa"/>
            <w:vMerge/>
            <w:vAlign w:val="center"/>
          </w:tcPr>
          <w:p w:rsidR="00981358" w:rsidRDefault="00981358" w:rsidP="00981358">
            <w:pPr>
              <w:jc w:val="center"/>
              <w:rPr>
                <w:rFonts w:ascii="Times New Roman" w:eastAsiaTheme="minorEastAsia" w:hAnsi="Times New Roman" w:cs="Times New Roman"/>
                <w:b/>
                <w:sz w:val="24"/>
                <w:szCs w:val="24"/>
              </w:rPr>
            </w:pP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bl>
    <w:p w:rsidR="007220C6" w:rsidRDefault="00B90381">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58239" behindDoc="1" locked="0" layoutInCell="1" allowOverlap="1" wp14:anchorId="6E47632A" wp14:editId="43B43B44">
                <wp:simplePos x="0" y="0"/>
                <wp:positionH relativeFrom="column">
                  <wp:posOffset>17780</wp:posOffset>
                </wp:positionH>
                <wp:positionV relativeFrom="paragraph">
                  <wp:posOffset>233680</wp:posOffset>
                </wp:positionV>
                <wp:extent cx="5450205" cy="6696710"/>
                <wp:effectExtent l="0" t="0" r="17145" b="27940"/>
                <wp:wrapNone/>
                <wp:docPr id="14" name="Rectangle 14"/>
                <wp:cNvGraphicFramePr/>
                <a:graphic xmlns:a="http://schemas.openxmlformats.org/drawingml/2006/main">
                  <a:graphicData uri="http://schemas.microsoft.com/office/word/2010/wordprocessingShape">
                    <wps:wsp>
                      <wps:cNvSpPr/>
                      <wps:spPr>
                        <a:xfrm>
                          <a:off x="0" y="0"/>
                          <a:ext cx="5450205" cy="6696710"/>
                        </a:xfrm>
                        <a:prstGeom prst="rect">
                          <a:avLst/>
                        </a:prstGeom>
                        <a:solidFill>
                          <a:schemeClr val="accent1">
                            <a:lumMod val="20000"/>
                            <a:lumOff val="80000"/>
                          </a:schemeClr>
                        </a:solidFill>
                        <a:ln w="6350">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6" style="position:absolute;margin-left:1.4pt;margin-top:18.4pt;width:429.15pt;height:527.3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" fillcolor="#dbe5f1 [660]" strokecolor="#7f7f7f [1612]" strokeweight=".5pt"/>
            </w:pict>
          </mc:Fallback>
        </mc:AlternateContent>
      </w:r>
    </w:p>
    <w:p w:rsidR="00B90381" w:rsidRDefault="00B90381">
      <w:pP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59264" behindDoc="0" locked="0" layoutInCell="1" allowOverlap="1" wp14:anchorId="74528707" wp14:editId="1D1303E4">
                <wp:simplePos x="0" y="0"/>
                <wp:positionH relativeFrom="column">
                  <wp:align>center</wp:align>
                </wp:positionH>
                <wp:positionV relativeFrom="paragraph">
                  <wp:posOffset>0</wp:posOffset>
                </wp:positionV>
                <wp:extent cx="237426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023306" w:rsidRPr="00B90381" w:rsidRDefault="00023306"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countant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186.95pt;height:110.55pt;z-index:25165926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" filled="f" stroked="f">
                <v:textbox style="mso-fit-shape-to-text:t">
                  <w:txbxContent>
                    <w:p w:rsidR="00023306" w:rsidRPr="00B90381" w:rsidRDefault="00023306"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countant 1</w:t>
                      </w:r>
                    </w:p>
                  </w:txbxContent>
                </v:textbox>
              </v:shape>
            </w:pict>
          </mc:Fallback>
        </mc:AlternateContent>
      </w:r>
    </w:p>
    <w:p w:rsidR="00DB0DF8" w:rsidRDefault="00DB0DF8"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7D890E54" wp14:editId="0DF797D1">
            <wp:extent cx="2624446" cy="1591293"/>
            <wp:effectExtent l="0" t="0" r="2413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B90381">
        <w:rPr>
          <w:rFonts w:ascii="Times New Roman" w:eastAsiaTheme="minorEastAsia" w:hAnsi="Times New Roman" w:cs="Times New Roman"/>
          <w:noProof/>
          <w:sz w:val="24"/>
          <w:szCs w:val="24"/>
        </w:rPr>
        <w:drawing>
          <wp:inline distT="0" distB="0" distL="0" distR="0" wp14:anchorId="6E87E498" wp14:editId="6E5999D8">
            <wp:extent cx="2624446" cy="1591293"/>
            <wp:effectExtent l="0" t="0" r="2413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90381" w:rsidRDefault="00B90381" w:rsidP="00B90381">
      <w:pPr>
        <w:spacing w:after="0"/>
        <w:jc w:val="center"/>
        <w:rPr>
          <w:rFonts w:ascii="Times New Roman" w:eastAsiaTheme="minorEastAsia" w:hAnsi="Times New Roman" w:cs="Times New Roman"/>
          <w:sz w:val="24"/>
          <w:szCs w:val="24"/>
        </w:rPr>
      </w:pPr>
    </w:p>
    <w:p w:rsidR="00B90381" w:rsidRDefault="00B90381" w:rsidP="00B90381">
      <w:pPr>
        <w:jc w:val="cente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61312" behindDoc="0" locked="0" layoutInCell="1" allowOverlap="1" wp14:anchorId="7E6FF29E" wp14:editId="27BBA10B">
                <wp:simplePos x="0" y="0"/>
                <wp:positionH relativeFrom="column">
                  <wp:posOffset>1661160</wp:posOffset>
                </wp:positionH>
                <wp:positionV relativeFrom="paragraph">
                  <wp:posOffset>-635</wp:posOffset>
                </wp:positionV>
                <wp:extent cx="2374265"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023306" w:rsidRPr="00B90381" w:rsidRDefault="00023306"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130.8pt;margin-top:-.05pt;width:186.95pt;height:110.5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" filled="f" stroked="f">
                <v:textbox style="mso-fit-shape-to-text:t">
                  <w:txbxContent>
                    <w:p w:rsidR="00023306" w:rsidRPr="00B90381" w:rsidRDefault="00023306"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2</w:t>
                      </w:r>
                    </w:p>
                  </w:txbxContent>
                </v:textbox>
              </v:shape>
            </w:pict>
          </mc:Fallback>
        </mc:AlternateContent>
      </w:r>
    </w:p>
    <w:p w:rsidR="00B90381" w:rsidRDefault="00B90381"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41DF065" wp14:editId="6B9C44E1">
            <wp:extent cx="2624446" cy="1591293"/>
            <wp:effectExtent l="0" t="0" r="2413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rFonts w:ascii="Times New Roman" w:eastAsiaTheme="minorEastAsia" w:hAnsi="Times New Roman" w:cs="Times New Roman"/>
          <w:noProof/>
          <w:sz w:val="24"/>
          <w:szCs w:val="24"/>
        </w:rPr>
        <w:drawing>
          <wp:inline distT="0" distB="0" distL="0" distR="0" wp14:anchorId="650B650C" wp14:editId="01305A33">
            <wp:extent cx="2624446" cy="1591293"/>
            <wp:effectExtent l="0" t="0" r="2413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90381" w:rsidRDefault="00B90381" w:rsidP="00B90381">
      <w:pPr>
        <w:jc w:val="cente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63360" behindDoc="0" locked="0" layoutInCell="1" allowOverlap="1" wp14:anchorId="37010C07" wp14:editId="3E37368C">
                <wp:simplePos x="0" y="0"/>
                <wp:positionH relativeFrom="column">
                  <wp:posOffset>1646555</wp:posOffset>
                </wp:positionH>
                <wp:positionV relativeFrom="paragraph">
                  <wp:posOffset>193485</wp:posOffset>
                </wp:positionV>
                <wp:extent cx="237426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023306" w:rsidRPr="00B90381" w:rsidRDefault="00023306"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left:0;text-align:left;margin-left:129.65pt;margin-top:15.25pt;width:186.95pt;height:110.5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" filled="f" stroked="f">
                <v:textbox style="mso-fit-shape-to-text:t">
                  <w:txbxContent>
                    <w:p w:rsidR="00023306" w:rsidRPr="00B90381" w:rsidRDefault="00023306"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3</w:t>
                      </w:r>
                    </w:p>
                  </w:txbxContent>
                </v:textbox>
              </v:shape>
            </w:pict>
          </mc:Fallback>
        </mc:AlternateContent>
      </w:r>
    </w:p>
    <w:p w:rsidR="00B90381" w:rsidRDefault="00B90381" w:rsidP="00B90381">
      <w:pPr>
        <w:spacing w:after="0"/>
        <w:jc w:val="center"/>
        <w:rPr>
          <w:rFonts w:ascii="Times New Roman" w:eastAsiaTheme="minorEastAsia" w:hAnsi="Times New Roman" w:cs="Times New Roman"/>
          <w:sz w:val="24"/>
          <w:szCs w:val="24"/>
        </w:rPr>
      </w:pPr>
    </w:p>
    <w:p w:rsidR="00B90381" w:rsidRDefault="00B90381"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7345B2B" wp14:editId="5E9A774E">
            <wp:extent cx="2624446" cy="1591293"/>
            <wp:effectExtent l="0" t="0" r="2413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rFonts w:ascii="Times New Roman" w:eastAsiaTheme="minorEastAsia" w:hAnsi="Times New Roman" w:cs="Times New Roman"/>
          <w:noProof/>
          <w:sz w:val="24"/>
          <w:szCs w:val="24"/>
        </w:rPr>
        <w:drawing>
          <wp:inline distT="0" distB="0" distL="0" distR="0" wp14:anchorId="66DFE0BF" wp14:editId="35BDF16E">
            <wp:extent cx="2624446" cy="1591293"/>
            <wp:effectExtent l="0" t="0" r="2413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90381" w:rsidRPr="00B90381" w:rsidRDefault="00B90381" w:rsidP="00B90381">
      <w:pPr>
        <w:jc w:val="center"/>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Fig. </w:t>
      </w:r>
    </w:p>
    <w:p w:rsidR="00B90381" w:rsidRDefault="00B90381" w:rsidP="00B90381">
      <w:pPr>
        <w:jc w:val="center"/>
        <w:rPr>
          <w:rFonts w:ascii="Times New Roman" w:eastAsiaTheme="minorEastAsia" w:hAnsi="Times New Roman" w:cs="Times New Roman"/>
          <w:sz w:val="24"/>
          <w:szCs w:val="24"/>
        </w:rPr>
      </w:pPr>
    </w:p>
    <w:p w:rsidR="009E3F4A" w:rsidRDefault="007220C6"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w:t>
      </w:r>
      <w:r w:rsidR="003A1BAC">
        <w:rPr>
          <w:rFonts w:ascii="Times New Roman" w:eastAsiaTheme="minorEastAsia" w:hAnsi="Times New Roman" w:cs="Times New Roman"/>
          <w:sz w:val="24"/>
          <w:szCs w:val="24"/>
        </w:rPr>
        <w:t>results clearly show</w:t>
      </w:r>
      <w:r>
        <w:rPr>
          <w:rFonts w:ascii="Times New Roman" w:eastAsiaTheme="minorEastAsia" w:hAnsi="Times New Roman" w:cs="Times New Roman"/>
          <w:sz w:val="24"/>
          <w:szCs w:val="24"/>
        </w:rPr>
        <w:t xml:space="preserve"> that the system was able to detect all the errors compared to performin</w:t>
      </w:r>
      <w:r w:rsidR="003A1BAC">
        <w:rPr>
          <w:rFonts w:ascii="Times New Roman" w:eastAsiaTheme="minorEastAsia" w:hAnsi="Times New Roman" w:cs="Times New Roman"/>
          <w:sz w:val="24"/>
          <w:szCs w:val="24"/>
        </w:rPr>
        <w:t xml:space="preserve">g the audit trail manually. Therefore, the system developed is also helpful in terms of detecting all errors as possible; thus, </w:t>
      </w:r>
      <w:r w:rsidR="009E3F4A">
        <w:rPr>
          <w:rFonts w:ascii="Times New Roman" w:eastAsiaTheme="minorEastAsia" w:hAnsi="Times New Roman" w:cs="Times New Roman"/>
          <w:sz w:val="24"/>
          <w:szCs w:val="24"/>
        </w:rPr>
        <w:t>has a</w:t>
      </w:r>
      <w:r w:rsidR="003A1BAC">
        <w:rPr>
          <w:rFonts w:ascii="Times New Roman" w:eastAsiaTheme="minorEastAsia" w:hAnsi="Times New Roman" w:cs="Times New Roman"/>
          <w:sz w:val="24"/>
          <w:szCs w:val="24"/>
        </w:rPr>
        <w:t xml:space="preserve"> potential to become an essential tool in detecting fraud.</w:t>
      </w:r>
    </w:p>
    <w:p w:rsidR="009E3F4A" w:rsidRDefault="009E3F4A"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Over-all, the tests portrays the positive performance of the system but this is not an immediate guarantee that the user-testers would have a positive attitude towards the system. The following section discusses if the user-testers accepted the system or rejects it and prefer</w:t>
      </w:r>
      <w:r w:rsidR="00B24C3F">
        <w:rPr>
          <w:rFonts w:ascii="Times New Roman" w:eastAsiaTheme="minorEastAsia" w:hAnsi="Times New Roman" w:cs="Times New Roman"/>
          <w:sz w:val="24"/>
          <w:szCs w:val="24"/>
        </w:rPr>
        <w:t xml:space="preserve"> the manual audit trail.</w:t>
      </w:r>
    </w:p>
    <w:p w:rsidR="00B24C3F" w:rsidRDefault="00B24C3F" w:rsidP="00B24C3F">
      <w:pPr>
        <w:spacing w:after="0" w:line="480" w:lineRule="auto"/>
        <w:jc w:val="both"/>
        <w:rPr>
          <w:rFonts w:ascii="Times New Roman" w:eastAsiaTheme="minorEastAsia" w:hAnsi="Times New Roman" w:cs="Times New Roman"/>
          <w:b/>
          <w:sz w:val="24"/>
          <w:szCs w:val="24"/>
        </w:rPr>
      </w:pP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Technology Acceptance</w:t>
      </w: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s mentioned in the Methodology chapter, how the system is accepted or rejected by the user-testers was measured using the Technology Acceptance Model. This section analyzes the data gathered from the questionnaires based on the TAM.</w:t>
      </w:r>
      <w:r w:rsidR="008F6E48">
        <w:rPr>
          <w:rFonts w:ascii="Times New Roman" w:eastAsiaTheme="minorEastAsia" w:hAnsi="Times New Roman" w:cs="Times New Roman"/>
          <w:sz w:val="24"/>
          <w:szCs w:val="24"/>
        </w:rPr>
        <w:t xml:space="preserve"> Meanwhile, the degree of their acceptance or rejection was measured by the following ranges:</w:t>
      </w:r>
    </w:p>
    <w:p w:rsidR="008F6E48" w:rsidRDefault="008F6E48" w:rsidP="00EA6F0A">
      <w:pPr>
        <w:tabs>
          <w:tab w:val="left" w:pos="720"/>
          <w:tab w:val="left" w:pos="2160"/>
          <w:tab w:val="left" w:pos="27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1</w:t>
      </w:r>
      <w:r w:rsidR="007138AE">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2.33</w:t>
      </w:r>
      <w:r>
        <w:rPr>
          <w:rFonts w:ascii="Times New Roman" w:eastAsiaTheme="minorEastAsia" w:hAnsi="Times New Roman" w:cs="Times New Roman"/>
          <w:sz w:val="24"/>
          <w:szCs w:val="24"/>
        </w:rPr>
        <w:tab/>
        <w:t>=&gt;</w:t>
      </w:r>
      <w:r>
        <w:rPr>
          <w:rFonts w:ascii="Times New Roman" w:eastAsiaTheme="minorEastAsia" w:hAnsi="Times New Roman" w:cs="Times New Roman"/>
          <w:sz w:val="24"/>
          <w:szCs w:val="24"/>
        </w:rPr>
        <w:tab/>
        <w:t>Strongly Disagree/Strongly Reject</w:t>
      </w:r>
    </w:p>
    <w:p w:rsidR="008F6E48" w:rsidRDefault="008F6E48" w:rsidP="00EA6F0A">
      <w:pPr>
        <w:tabs>
          <w:tab w:val="left" w:pos="720"/>
          <w:tab w:val="left" w:pos="2160"/>
          <w:tab w:val="left" w:pos="27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2.34</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4.67</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Neutral</w:t>
      </w:r>
    </w:p>
    <w:p w:rsidR="008F6E48" w:rsidRDefault="008F6E48" w:rsidP="00EA6F0A">
      <w:pPr>
        <w:tabs>
          <w:tab w:val="left" w:pos="720"/>
          <w:tab w:val="left" w:pos="2160"/>
          <w:tab w:val="left" w:pos="2790"/>
        </w:tabs>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4.67</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7.0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Strongly Agree/Strongly Accept</w:t>
      </w:r>
    </w:p>
    <w:p w:rsidR="007138AE" w:rsidRDefault="007138AE" w:rsidP="000432C2">
      <w:pPr>
        <w:spacing w:after="0" w:line="480" w:lineRule="auto"/>
        <w:jc w:val="both"/>
        <w:rPr>
          <w:rFonts w:ascii="Times New Roman" w:eastAsiaTheme="minorEastAsia" w:hAnsi="Times New Roman" w:cs="Times New Roman"/>
          <w:sz w:val="24"/>
          <w:szCs w:val="24"/>
        </w:rPr>
      </w:pPr>
    </w:p>
    <w:p w:rsidR="00B24C3F" w:rsidRPr="00B24C3F" w:rsidRDefault="00B24C3F" w:rsidP="00B24C3F">
      <w:pPr>
        <w:spacing w:line="480" w:lineRule="auto"/>
        <w:jc w:val="both"/>
        <w:rPr>
          <w:rFonts w:ascii="Times New Roman" w:eastAsiaTheme="minorEastAsia" w:hAnsi="Times New Roman" w:cs="Times New Roman"/>
          <w:i/>
          <w:sz w:val="24"/>
          <w:szCs w:val="24"/>
        </w:rPr>
      </w:pPr>
      <w:r w:rsidRPr="00B24C3F">
        <w:rPr>
          <w:rFonts w:ascii="Times New Roman" w:eastAsiaTheme="minorEastAsia" w:hAnsi="Times New Roman" w:cs="Times New Roman"/>
          <w:i/>
          <w:sz w:val="24"/>
          <w:szCs w:val="24"/>
        </w:rPr>
        <w:t>Perceived Usefulness</w:t>
      </w:r>
    </w:p>
    <w:p w:rsidR="00B24C3F" w:rsidRDefault="00784838"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ace-to-</w:t>
      </w:r>
      <w:r w:rsidR="00B24C3F" w:rsidRPr="00B24C3F">
        <w:rPr>
          <w:rFonts w:ascii="Times New Roman" w:eastAsiaTheme="minorEastAsia" w:hAnsi="Times New Roman" w:cs="Times New Roman"/>
          <w:sz w:val="24"/>
          <w:szCs w:val="24"/>
        </w:rPr>
        <w:t xml:space="preserve">face demonstration and evaluation </w:t>
      </w:r>
      <w:r>
        <w:rPr>
          <w:rFonts w:ascii="Times New Roman" w:eastAsiaTheme="minorEastAsia" w:hAnsi="Times New Roman" w:cs="Times New Roman"/>
          <w:sz w:val="24"/>
          <w:szCs w:val="24"/>
        </w:rPr>
        <w:t>by the user-testers</w:t>
      </w:r>
      <w:r w:rsidR="00B24C3F" w:rsidRPr="00B24C3F">
        <w:rPr>
          <w:rFonts w:ascii="Times New Roman" w:eastAsiaTheme="minorEastAsia" w:hAnsi="Times New Roman" w:cs="Times New Roman"/>
          <w:sz w:val="24"/>
          <w:szCs w:val="24"/>
        </w:rPr>
        <w:t xml:space="preserve"> would show that the </w:t>
      </w:r>
      <w:r>
        <w:rPr>
          <w:rFonts w:ascii="Times New Roman" w:eastAsiaTheme="minorEastAsia" w:hAnsi="Times New Roman" w:cs="Times New Roman"/>
          <w:sz w:val="24"/>
          <w:szCs w:val="24"/>
        </w:rPr>
        <w:t xml:space="preserve">system developed helps them perform and accomplish the audit trail much </w:t>
      </w:r>
      <w:r w:rsidR="00B24C3F" w:rsidRPr="00B24C3F">
        <w:rPr>
          <w:rFonts w:ascii="Times New Roman" w:eastAsiaTheme="minorEastAsia" w:hAnsi="Times New Roman" w:cs="Times New Roman"/>
          <w:sz w:val="24"/>
          <w:szCs w:val="24"/>
        </w:rPr>
        <w:t xml:space="preserve">faster than their manual process. </w:t>
      </w:r>
      <w:r>
        <w:rPr>
          <w:rFonts w:ascii="Times New Roman" w:eastAsiaTheme="minorEastAsia" w:hAnsi="Times New Roman" w:cs="Times New Roman"/>
          <w:sz w:val="24"/>
          <w:szCs w:val="24"/>
        </w:rPr>
        <w:t xml:space="preserve">This is shown in the table below wherein all of them strongly agreed to such </w:t>
      </w:r>
      <w:r w:rsidR="008F6E48">
        <w:rPr>
          <w:rFonts w:ascii="Times New Roman" w:eastAsiaTheme="minorEastAsia" w:hAnsi="Times New Roman" w:cs="Times New Roman"/>
          <w:sz w:val="24"/>
          <w:szCs w:val="24"/>
        </w:rPr>
        <w:t>hypothesis</w:t>
      </w:r>
      <w:r w:rsidR="000432C2">
        <w:rPr>
          <w:rFonts w:ascii="Times New Roman" w:eastAsiaTheme="minorEastAsia" w:hAnsi="Times New Roman" w:cs="Times New Roman"/>
          <w:sz w:val="24"/>
          <w:szCs w:val="24"/>
        </w:rPr>
        <w:t>, supported by a small deviation among their ratings</w:t>
      </w:r>
      <w:r>
        <w:rPr>
          <w:rFonts w:ascii="Times New Roman" w:eastAsiaTheme="minorEastAsia" w:hAnsi="Times New Roman" w:cs="Times New Roman"/>
          <w:sz w:val="24"/>
          <w:szCs w:val="24"/>
        </w:rPr>
        <w:t>:</w:t>
      </w:r>
    </w:p>
    <w:p w:rsidR="008F6E48" w:rsidRPr="00F07985" w:rsidRDefault="008F6E48" w:rsidP="008F6E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F6E48" w:rsidTr="008F6E48">
        <w:trPr>
          <w:trHeight w:val="346"/>
          <w:jc w:val="center"/>
        </w:trPr>
        <w:tc>
          <w:tcPr>
            <w:tcW w:w="5103" w:type="dxa"/>
            <w:vAlign w:val="center"/>
          </w:tcPr>
          <w:p w:rsidR="008F6E48"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Standard </w:t>
            </w:r>
            <w:r>
              <w:rPr>
                <w:rFonts w:ascii="Times New Roman" w:eastAsiaTheme="minorEastAsia" w:hAnsi="Times New Roman" w:cs="Times New Roman"/>
                <w:b/>
                <w:sz w:val="24"/>
                <w:szCs w:val="24"/>
              </w:rPr>
              <w:lastRenderedPageBreak/>
              <w:t>Deviation</w:t>
            </w:r>
          </w:p>
        </w:tc>
      </w:tr>
      <w:tr w:rsidR="008F6E48" w:rsidTr="000432C2">
        <w:trPr>
          <w:trHeight w:val="962"/>
          <w:jc w:val="center"/>
        </w:trPr>
        <w:tc>
          <w:tcPr>
            <w:tcW w:w="5103" w:type="dxa"/>
            <w:vAlign w:val="center"/>
          </w:tcPr>
          <w:p w:rsidR="008F6E48" w:rsidRPr="008F6E48" w:rsidRDefault="008F6E48" w:rsidP="000432C2">
            <w:pPr>
              <w:pStyle w:val="ListParagraph"/>
              <w:numPr>
                <w:ilvl w:val="0"/>
                <w:numId w:val="28"/>
              </w:numPr>
              <w:rPr>
                <w:rFonts w:ascii="Times New Roman" w:eastAsiaTheme="minorEastAsia" w:hAnsi="Times New Roman" w:cs="Times New Roman"/>
                <w:sz w:val="24"/>
                <w:szCs w:val="24"/>
              </w:rPr>
            </w:pPr>
            <w:r w:rsidRPr="008F6E48">
              <w:rPr>
                <w:rFonts w:ascii="Times New Roman" w:eastAsiaTheme="minorEastAsia" w:hAnsi="Times New Roman" w:cs="Times New Roman"/>
                <w:sz w:val="24"/>
                <w:szCs w:val="24"/>
              </w:rPr>
              <w:lastRenderedPageBreak/>
              <w:t>Trailblazer Digital Accounting Audit Trail System</w:t>
            </w:r>
            <w:r w:rsidR="000432C2">
              <w:rPr>
                <w:rFonts w:ascii="Times New Roman" w:eastAsiaTheme="minorEastAsia" w:hAnsi="Times New Roman" w:cs="Times New Roman"/>
                <w:sz w:val="24"/>
                <w:szCs w:val="24"/>
              </w:rPr>
              <w:t xml:space="preserve"> </w:t>
            </w:r>
            <w:r w:rsidR="000432C2" w:rsidRPr="000432C2">
              <w:rPr>
                <w:rFonts w:ascii="Times New Roman" w:eastAsiaTheme="minorEastAsia" w:hAnsi="Times New Roman" w:cs="Times New Roman"/>
                <w:sz w:val="24"/>
                <w:szCs w:val="24"/>
              </w:rPr>
              <w:t>enables me to accomplish tasks more quickly.</w:t>
            </w:r>
          </w:p>
        </w:tc>
        <w:tc>
          <w:tcPr>
            <w:tcW w:w="900"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784838" w:rsidRPr="00B24C3F" w:rsidRDefault="00784838" w:rsidP="00784838">
      <w:pPr>
        <w:spacing w:line="480" w:lineRule="auto"/>
        <w:ind w:firstLine="720"/>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0432C2">
        <w:rPr>
          <w:rFonts w:ascii="Times New Roman" w:eastAsiaTheme="minorEastAsia" w:hAnsi="Times New Roman" w:cs="Times New Roman"/>
          <w:sz w:val="24"/>
          <w:szCs w:val="24"/>
        </w:rPr>
        <w:t>They</w:t>
      </w:r>
      <w:r w:rsidRPr="00B24C3F">
        <w:rPr>
          <w:rFonts w:ascii="Times New Roman" w:eastAsiaTheme="minorEastAsia" w:hAnsi="Times New Roman" w:cs="Times New Roman"/>
          <w:sz w:val="24"/>
          <w:szCs w:val="24"/>
        </w:rPr>
        <w:t xml:space="preserve"> have also emphasized that </w:t>
      </w:r>
      <w:r w:rsidR="000432C2">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as they seemed to perceive it</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would certainly improve their productivit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reb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improving their perf</w:t>
      </w:r>
      <w:r w:rsidR="000432C2">
        <w:rPr>
          <w:rFonts w:ascii="Times New Roman" w:eastAsiaTheme="minorEastAsia" w:hAnsi="Times New Roman" w:cs="Times New Roman"/>
          <w:sz w:val="24"/>
          <w:szCs w:val="24"/>
        </w:rPr>
        <w:t xml:space="preserve">ormance at work. The results of their evaluation on </w:t>
      </w:r>
      <w:r w:rsidR="00FC5FCB">
        <w:rPr>
          <w:rFonts w:ascii="Times New Roman" w:eastAsiaTheme="minorEastAsia" w:hAnsi="Times New Roman" w:cs="Times New Roman"/>
          <w:sz w:val="24"/>
          <w:szCs w:val="24"/>
        </w:rPr>
        <w:t>Hypotheses</w:t>
      </w:r>
      <w:r w:rsidR="000432C2">
        <w:rPr>
          <w:rFonts w:ascii="Times New Roman" w:eastAsiaTheme="minorEastAsia" w:hAnsi="Times New Roman" w:cs="Times New Roman"/>
          <w:sz w:val="24"/>
          <w:szCs w:val="24"/>
        </w:rPr>
        <w:t xml:space="preserve"> 2 and 3 below show that all of them are unanimous in declaring that the system had increased their productivity and eventually improved their audit trail performance.</w:t>
      </w:r>
    </w:p>
    <w:p w:rsidR="000432C2" w:rsidRPr="00F07985" w:rsidRDefault="000432C2" w:rsidP="000432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432C2" w:rsidTr="00EE2368">
        <w:trPr>
          <w:trHeight w:val="346"/>
          <w:jc w:val="center"/>
        </w:trPr>
        <w:tc>
          <w:tcPr>
            <w:tcW w:w="5103" w:type="dxa"/>
            <w:vAlign w:val="center"/>
          </w:tcPr>
          <w:p w:rsidR="000432C2"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432C2" w:rsidTr="000432C2">
        <w:trPr>
          <w:trHeight w:val="746"/>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 increases my productivity.</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0432C2" w:rsidTr="000432C2">
        <w:trPr>
          <w:trHeight w:val="809"/>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w:t>
            </w:r>
            <w:r>
              <w:t xml:space="preserve"> </w:t>
            </w:r>
            <w:r w:rsidRPr="000432C2">
              <w:rPr>
                <w:rFonts w:ascii="Times New Roman" w:eastAsiaTheme="minorEastAsia" w:hAnsi="Times New Roman" w:cs="Times New Roman"/>
                <w:sz w:val="24"/>
                <w:szCs w:val="24"/>
              </w:rPr>
              <w:t>improves my job performance.</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432C2" w:rsidRPr="00B24C3F" w:rsidRDefault="000432C2" w:rsidP="00B24C3F">
      <w:pPr>
        <w:spacing w:line="480" w:lineRule="auto"/>
        <w:jc w:val="both"/>
        <w:rPr>
          <w:rFonts w:ascii="Times New Roman" w:eastAsiaTheme="minorEastAsia" w:hAnsi="Times New Roman" w:cs="Times New Roman"/>
          <w:sz w:val="24"/>
          <w:szCs w:val="24"/>
        </w:rPr>
      </w:pPr>
    </w:p>
    <w:p w:rsidR="00B24C3F" w:rsidRDefault="00FC5FCB"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oreover, the table below depicts that all the user-testers strongly agree that the system had enhanced their effectiveness on the job</w:t>
      </w:r>
      <w:r w:rsidR="00B24C3F" w:rsidRPr="00B24C3F">
        <w:rPr>
          <w:rFonts w:ascii="Times New Roman" w:eastAsiaTheme="minorEastAsia" w:hAnsi="Times New Roman" w:cs="Times New Roman"/>
          <w:sz w:val="24"/>
          <w:szCs w:val="24"/>
        </w:rPr>
        <w:t xml:space="preserve">. The said result is a mere testament that effectiveness is well facilitated </w:t>
      </w:r>
      <w:r>
        <w:rPr>
          <w:rFonts w:ascii="Times New Roman" w:eastAsiaTheme="minorEastAsia" w:hAnsi="Times New Roman" w:cs="Times New Roman"/>
          <w:sz w:val="24"/>
          <w:szCs w:val="24"/>
        </w:rPr>
        <w:t>by the system because it i</w:t>
      </w:r>
      <w:r w:rsidR="00B24C3F" w:rsidRPr="00B24C3F">
        <w:rPr>
          <w:rFonts w:ascii="Times New Roman" w:eastAsiaTheme="minorEastAsia" w:hAnsi="Times New Roman" w:cs="Times New Roman"/>
          <w:sz w:val="24"/>
          <w:szCs w:val="24"/>
        </w:rPr>
        <w:t xml:space="preserve">s definitely perceived by the </w:t>
      </w:r>
      <w:r>
        <w:rPr>
          <w:rFonts w:ascii="Times New Roman" w:eastAsiaTheme="minorEastAsia" w:hAnsi="Times New Roman" w:cs="Times New Roman"/>
          <w:sz w:val="24"/>
          <w:szCs w:val="24"/>
        </w:rPr>
        <w:t>user-testers</w:t>
      </w:r>
      <w:r w:rsidR="00B24C3F" w:rsidRPr="00B24C3F">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 was</w:t>
      </w:r>
      <w:r w:rsidR="00B24C3F" w:rsidRPr="00B24C3F">
        <w:rPr>
          <w:rFonts w:ascii="Times New Roman" w:eastAsiaTheme="minorEastAsia" w:hAnsi="Times New Roman" w:cs="Times New Roman"/>
          <w:sz w:val="24"/>
          <w:szCs w:val="24"/>
        </w:rPr>
        <w:t xml:space="preserve"> helping them in getting the right things done</w:t>
      </w:r>
      <w:r>
        <w:rPr>
          <w:rFonts w:ascii="Times New Roman" w:eastAsiaTheme="minorEastAsia" w:hAnsi="Times New Roman" w:cs="Times New Roman"/>
          <w:sz w:val="24"/>
          <w:szCs w:val="24"/>
        </w:rPr>
        <w:t xml:space="preserve"> as they performed the audit trail process</w:t>
      </w:r>
      <w:r w:rsidR="00B24C3F" w:rsidRPr="00B24C3F">
        <w:rPr>
          <w:rFonts w:ascii="Times New Roman" w:eastAsiaTheme="minorEastAsia" w:hAnsi="Times New Roman" w:cs="Times New Roman"/>
          <w:sz w:val="24"/>
          <w:szCs w:val="24"/>
        </w:rPr>
        <w:t>.</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FC5FCB">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lastRenderedPageBreak/>
              <w:t xml:space="preserve">Trailblazer Digital Accounting Audit Trail System </w:t>
            </w:r>
            <w:r w:rsidRPr="00FC5FCB">
              <w:rPr>
                <w:rFonts w:ascii="Times New Roman" w:eastAsiaTheme="minorEastAsia" w:hAnsi="Times New Roman" w:cs="Times New Roman"/>
                <w:sz w:val="24"/>
                <w:szCs w:val="24"/>
              </w:rPr>
              <w:t>enhances my effectiveness on the job.</w:t>
            </w:r>
          </w:p>
        </w:tc>
        <w:tc>
          <w:tcPr>
            <w:tcW w:w="900"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Most importantly, </w:t>
      </w:r>
      <w:r w:rsidR="00FC5FCB">
        <w:rPr>
          <w:rFonts w:ascii="Times New Roman" w:eastAsiaTheme="minorEastAsia" w:hAnsi="Times New Roman" w:cs="Times New Roman"/>
          <w:sz w:val="24"/>
          <w:szCs w:val="24"/>
        </w:rPr>
        <w:t>the result of their evaluation on Hypothesis 5 which is shown below</w:t>
      </w:r>
      <w:r w:rsidR="00FC5FCB" w:rsidRPr="00B24C3F">
        <w:rPr>
          <w:rFonts w:ascii="Times New Roman" w:eastAsiaTheme="minorEastAsia" w:hAnsi="Times New Roman" w:cs="Times New Roman"/>
          <w:sz w:val="24"/>
          <w:szCs w:val="24"/>
        </w:rPr>
        <w:t xml:space="preserve"> clearly prove</w:t>
      </w:r>
      <w:r w:rsidR="00FC5FCB">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 that the said automation of the audit </w:t>
      </w:r>
      <w:r w:rsidR="00FC5FCB">
        <w:rPr>
          <w:rFonts w:ascii="Times New Roman" w:eastAsiaTheme="minorEastAsia" w:hAnsi="Times New Roman" w:cs="Times New Roman"/>
          <w:sz w:val="24"/>
          <w:szCs w:val="24"/>
        </w:rPr>
        <w:t xml:space="preserve">trail process simplifies the user-tester’s </w:t>
      </w:r>
      <w:r w:rsidRPr="00B24C3F">
        <w:rPr>
          <w:rFonts w:ascii="Times New Roman" w:eastAsiaTheme="minorEastAsia" w:hAnsi="Times New Roman" w:cs="Times New Roman"/>
          <w:sz w:val="24"/>
          <w:szCs w:val="24"/>
        </w:rPr>
        <w:t xml:space="preserve">arduous tasks of balancing and analysis of data because the system itself </w:t>
      </w:r>
      <w:r w:rsidR="00FC5FCB">
        <w:rPr>
          <w:rFonts w:ascii="Times New Roman" w:eastAsiaTheme="minorEastAsia" w:hAnsi="Times New Roman" w:cs="Times New Roman"/>
          <w:sz w:val="24"/>
          <w:szCs w:val="24"/>
        </w:rPr>
        <w:t>definitely facilitated</w:t>
      </w:r>
      <w:r w:rsidRPr="00B24C3F">
        <w:rPr>
          <w:rFonts w:ascii="Times New Roman" w:eastAsiaTheme="minorEastAsia" w:hAnsi="Times New Roman" w:cs="Times New Roman"/>
          <w:sz w:val="24"/>
          <w:szCs w:val="24"/>
        </w:rPr>
        <w:t xml:space="preserve"> the precision of its outputs</w:t>
      </w:r>
      <w:r w:rsidR="00FC5FCB">
        <w:rPr>
          <w:rFonts w:ascii="Times New Roman" w:eastAsiaTheme="minorEastAsia" w:hAnsi="Times New Roman" w:cs="Times New Roman"/>
          <w:sz w:val="24"/>
          <w:szCs w:val="24"/>
        </w:rPr>
        <w:t>. This supports the result of the computation of the accuracy rate of the system in the previous section.</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EE2368">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00831ED1" w:rsidRPr="00831ED1">
              <w:rPr>
                <w:rFonts w:ascii="Times New Roman" w:eastAsiaTheme="minorEastAsia" w:hAnsi="Times New Roman" w:cs="Times New Roman"/>
                <w:sz w:val="24"/>
                <w:szCs w:val="24"/>
              </w:rPr>
              <w:t>makes it easier to do my job.</w:t>
            </w:r>
          </w:p>
        </w:tc>
        <w:tc>
          <w:tcPr>
            <w:tcW w:w="900" w:type="dxa"/>
            <w:vAlign w:val="center"/>
          </w:tcPr>
          <w:p w:rsidR="00FC5FCB" w:rsidRDefault="00FC5FCB" w:rsidP="00FC5FC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3</w:t>
            </w:r>
          </w:p>
        </w:tc>
        <w:tc>
          <w:tcPr>
            <w:tcW w:w="1404"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784838" w:rsidRDefault="00061E37"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w:t>
      </w:r>
      <w:r w:rsidR="00514D43">
        <w:rPr>
          <w:rFonts w:ascii="Times New Roman" w:eastAsiaTheme="minorEastAsia" w:hAnsi="Times New Roman" w:cs="Times New Roman"/>
          <w:sz w:val="24"/>
          <w:szCs w:val="24"/>
        </w:rPr>
        <w:t>all, the a</w:t>
      </w:r>
      <w:r w:rsidR="00784838" w:rsidRPr="00B24C3F">
        <w:rPr>
          <w:rFonts w:ascii="Times New Roman" w:eastAsiaTheme="minorEastAsia" w:hAnsi="Times New Roman" w:cs="Times New Roman"/>
          <w:sz w:val="24"/>
          <w:szCs w:val="24"/>
        </w:rPr>
        <w:t xml:space="preserve">utomation </w:t>
      </w:r>
      <w:r w:rsidR="00784838">
        <w:rPr>
          <w:rFonts w:ascii="Times New Roman" w:eastAsiaTheme="minorEastAsia" w:hAnsi="Times New Roman" w:cs="Times New Roman"/>
          <w:sz w:val="24"/>
          <w:szCs w:val="24"/>
        </w:rPr>
        <w:t>of the audit trail process</w:t>
      </w:r>
      <w:r w:rsidR="00784838" w:rsidRPr="00B24C3F">
        <w:rPr>
          <w:rFonts w:ascii="Times New Roman" w:eastAsiaTheme="minorEastAsia" w:hAnsi="Times New Roman" w:cs="Times New Roman"/>
          <w:sz w:val="24"/>
          <w:szCs w:val="24"/>
        </w:rPr>
        <w:t xml:space="preserve"> has been proven to be useful in all areas of financial liquidity because of the effectiveness and efficiency it provides to the users. </w:t>
      </w:r>
      <w:r w:rsidR="00514D43">
        <w:rPr>
          <w:rFonts w:ascii="Times New Roman" w:eastAsiaTheme="minorEastAsia" w:hAnsi="Times New Roman" w:cs="Times New Roman"/>
          <w:sz w:val="24"/>
          <w:szCs w:val="24"/>
        </w:rPr>
        <w:t xml:space="preserve">This is supported by the rating of user-testers on the sixth hypothesis, shown </w:t>
      </w:r>
      <w:r w:rsidR="00831ED1">
        <w:rPr>
          <w:rFonts w:ascii="Times New Roman" w:eastAsiaTheme="minorEastAsia" w:hAnsi="Times New Roman" w:cs="Times New Roman"/>
          <w:sz w:val="24"/>
          <w:szCs w:val="24"/>
        </w:rPr>
        <w:t xml:space="preserve">in Table ___ </w:t>
      </w:r>
      <w:r w:rsidR="00514D43">
        <w:rPr>
          <w:rFonts w:ascii="Times New Roman" w:eastAsiaTheme="minorEastAsia" w:hAnsi="Times New Roman" w:cs="Times New Roman"/>
          <w:sz w:val="24"/>
          <w:szCs w:val="24"/>
        </w:rPr>
        <w:t>below, which measured</w:t>
      </w:r>
      <w:r w:rsidR="00784838" w:rsidRPr="00B24C3F">
        <w:rPr>
          <w:rFonts w:ascii="Times New Roman" w:eastAsiaTheme="minorEastAsia" w:hAnsi="Times New Roman" w:cs="Times New Roman"/>
          <w:sz w:val="24"/>
          <w:szCs w:val="24"/>
        </w:rPr>
        <w:t xml:space="preserve"> their perception that </w:t>
      </w:r>
      <w:r w:rsidR="00784838">
        <w:rPr>
          <w:rFonts w:ascii="Times New Roman" w:eastAsiaTheme="minorEastAsia" w:hAnsi="Times New Roman" w:cs="Times New Roman"/>
          <w:sz w:val="24"/>
          <w:szCs w:val="24"/>
        </w:rPr>
        <w:t>the system developed</w:t>
      </w:r>
      <w:r w:rsidR="00784838" w:rsidRPr="00B24C3F">
        <w:rPr>
          <w:rFonts w:ascii="Times New Roman" w:eastAsiaTheme="minorEastAsia" w:hAnsi="Times New Roman" w:cs="Times New Roman"/>
          <w:sz w:val="24"/>
          <w:szCs w:val="24"/>
        </w:rPr>
        <w:t xml:space="preserve"> is useful in their job. </w:t>
      </w:r>
      <w:r w:rsidR="00514D43">
        <w:rPr>
          <w:rFonts w:ascii="Times New Roman" w:eastAsiaTheme="minorEastAsia" w:hAnsi="Times New Roman" w:cs="Times New Roman"/>
          <w:sz w:val="24"/>
          <w:szCs w:val="24"/>
        </w:rPr>
        <w:t>It is safe to claim this because their rating on the sixth hypothesis corresponds to the mean of their ratings on the first to the fifth hypotheses. The hypothesis test (mean vs. hypothesized value) result</w:t>
      </w:r>
      <w:r w:rsidR="00D77B80">
        <w:rPr>
          <w:rFonts w:ascii="Times New Roman" w:eastAsiaTheme="minorEastAsia" w:hAnsi="Times New Roman" w:cs="Times New Roman"/>
          <w:sz w:val="24"/>
          <w:szCs w:val="24"/>
        </w:rPr>
        <w:t>s</w:t>
      </w:r>
      <w:r w:rsidR="00514D43">
        <w:rPr>
          <w:rFonts w:ascii="Times New Roman" w:eastAsiaTheme="minorEastAsia" w:hAnsi="Times New Roman" w:cs="Times New Roman"/>
          <w:sz w:val="24"/>
          <w:szCs w:val="24"/>
        </w:rPr>
        <w:t xml:space="preserve"> suppor</w:t>
      </w:r>
      <w:r w:rsidR="00D77B80">
        <w:rPr>
          <w:rFonts w:ascii="Times New Roman" w:eastAsiaTheme="minorEastAsia" w:hAnsi="Times New Roman" w:cs="Times New Roman"/>
          <w:sz w:val="24"/>
          <w:szCs w:val="24"/>
        </w:rPr>
        <w:t>t</w:t>
      </w:r>
      <w:r w:rsidR="00514D43">
        <w:rPr>
          <w:rFonts w:ascii="Times New Roman" w:eastAsiaTheme="minorEastAsia" w:hAnsi="Times New Roman" w:cs="Times New Roman"/>
          <w:sz w:val="24"/>
          <w:szCs w:val="24"/>
        </w:rPr>
        <w:t xml:space="preserve"> such claim as show</w:t>
      </w:r>
      <w:r w:rsidR="00D77B80">
        <w:rPr>
          <w:rFonts w:ascii="Times New Roman" w:eastAsiaTheme="minorEastAsia" w:hAnsi="Times New Roman" w:cs="Times New Roman"/>
          <w:sz w:val="24"/>
          <w:szCs w:val="24"/>
        </w:rPr>
        <w:t>n</w:t>
      </w:r>
      <w:r w:rsidR="00831ED1">
        <w:rPr>
          <w:rFonts w:ascii="Times New Roman" w:eastAsiaTheme="minorEastAsia" w:hAnsi="Times New Roman" w:cs="Times New Roman"/>
          <w:sz w:val="24"/>
          <w:szCs w:val="24"/>
        </w:rPr>
        <w:t xml:space="preserve"> in table___</w:t>
      </w:r>
      <w:r w:rsidR="00514D43">
        <w:rPr>
          <w:rFonts w:ascii="Times New Roman" w:eastAsiaTheme="minorEastAsia" w:hAnsi="Times New Roman" w:cs="Times New Roman"/>
          <w:sz w:val="24"/>
          <w:szCs w:val="24"/>
        </w:rPr>
        <w:t xml:space="preserve"> </w:t>
      </w:r>
      <w:r w:rsidR="00514D43" w:rsidRPr="00831ED1">
        <w:rPr>
          <w:rFonts w:ascii="Times New Roman" w:eastAsiaTheme="minorEastAsia" w:hAnsi="Times New Roman" w:cs="Times New Roman"/>
          <w:color w:val="FF0000"/>
          <w:sz w:val="24"/>
          <w:szCs w:val="24"/>
        </w:rPr>
        <w:t>below</w:t>
      </w:r>
      <w:r w:rsidR="00514D43">
        <w:rPr>
          <w:rFonts w:ascii="Times New Roman" w:eastAsiaTheme="minorEastAsia" w:hAnsi="Times New Roman" w:cs="Times New Roman"/>
          <w:sz w:val="24"/>
          <w:szCs w:val="24"/>
        </w:rPr>
        <w:t>:</w:t>
      </w:r>
    </w:p>
    <w:p w:rsidR="00831ED1" w:rsidRPr="00831ED1" w:rsidRDefault="00831ED1" w:rsidP="00831E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28"/>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lastRenderedPageBreak/>
              <w:t>Overall, I find</w:t>
            </w:r>
            <w:r>
              <w:rPr>
                <w:rFonts w:ascii="Times New Roman" w:eastAsiaTheme="minorEastAsia" w:hAnsi="Times New Roman" w:cs="Times New Roman"/>
                <w:sz w:val="24"/>
                <w:szCs w:val="24"/>
              </w:rPr>
              <w:t xml:space="preserve">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useful in my job.</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831ED1" w:rsidRDefault="00831ED1" w:rsidP="00784838">
      <w:pPr>
        <w:spacing w:line="480" w:lineRule="auto"/>
        <w:ind w:firstLine="720"/>
        <w:jc w:val="both"/>
        <w:rPr>
          <w:rFonts w:ascii="Times New Roman" w:eastAsiaTheme="minorEastAsia" w:hAnsi="Times New Roman" w:cs="Times New Roman"/>
          <w:sz w:val="24"/>
          <w:szCs w:val="24"/>
        </w:rPr>
      </w:pPr>
    </w:p>
    <w:p w:rsidR="00322739" w:rsidRDefault="00322739" w:rsidP="0032273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t;heading&gt;</w:t>
      </w:r>
    </w:p>
    <w:tbl>
      <w:tblPr>
        <w:tblW w:w="394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874"/>
      </w:tblGrid>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7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0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mean Perceived Usefulness</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49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28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322739" w:rsidRPr="00322739" w:rsidTr="00322739">
        <w:trPr>
          <w:trHeight w:val="387"/>
          <w:jc w:val="center"/>
        </w:trPr>
        <w:tc>
          <w:tcPr>
            <w:tcW w:w="1075" w:type="dxa"/>
            <w:tcBorders>
              <w:bottom w:val="single" w:sz="4" w:space="0" w:color="auto"/>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2874" w:type="dxa"/>
            <w:tcBorders>
              <w:bottom w:val="single" w:sz="4" w:space="0" w:color="auto"/>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df</w:t>
            </w:r>
          </w:p>
        </w:tc>
      </w:tr>
      <w:tr w:rsidR="00322739" w:rsidRPr="00322739" w:rsidTr="00322739">
        <w:trPr>
          <w:trHeight w:val="387"/>
          <w:jc w:val="center"/>
        </w:trPr>
        <w:tc>
          <w:tcPr>
            <w:tcW w:w="1075" w:type="dxa"/>
            <w:tcBorders>
              <w:right w:val="nil"/>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p>
        </w:tc>
        <w:tc>
          <w:tcPr>
            <w:tcW w:w="2874" w:type="dxa"/>
            <w:tcBorders>
              <w:left w:val="nil"/>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47</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322739" w:rsidRPr="00322739" w:rsidTr="00D77B80">
        <w:trPr>
          <w:trHeight w:val="387"/>
          <w:jc w:val="center"/>
        </w:trPr>
        <w:tc>
          <w:tcPr>
            <w:tcW w:w="1075" w:type="dxa"/>
            <w:shd w:val="clear" w:color="auto" w:fill="FFFF00"/>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8277</w:t>
            </w:r>
          </w:p>
        </w:tc>
        <w:tc>
          <w:tcPr>
            <w:tcW w:w="2874" w:type="dxa"/>
            <w:shd w:val="clear" w:color="auto" w:fill="FFFF00"/>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514D43" w:rsidRPr="00B24C3F" w:rsidRDefault="00514D43" w:rsidP="00D77B80">
      <w:pPr>
        <w:spacing w:after="0" w:line="480" w:lineRule="auto"/>
        <w:ind w:firstLine="720"/>
        <w:jc w:val="both"/>
        <w:rPr>
          <w:rFonts w:ascii="Times New Roman" w:eastAsiaTheme="minorEastAsia" w:hAnsi="Times New Roman" w:cs="Times New Roman"/>
          <w:sz w:val="24"/>
          <w:szCs w:val="24"/>
        </w:rPr>
      </w:pPr>
    </w:p>
    <w:p w:rsidR="00B24C3F" w:rsidRDefault="00D77B80"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rom the results above, the p-value is 0.8277 which is higher than the significance level of 0.05. This means that the user-testers rating on the sixth hypothesis is consistent with their ratings on the first to the fifth hypothesis; thus, it can be rightfully claimed that all of them strongly agree that the system is useful in their job or profession.</w:t>
      </w:r>
    </w:p>
    <w:p w:rsidR="00D77B80" w:rsidRPr="00B24C3F" w:rsidRDefault="00D77B80" w:rsidP="00D77B80">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B24C3F" w:rsidRPr="00D77B80" w:rsidRDefault="00B24C3F" w:rsidP="00B24C3F">
      <w:pPr>
        <w:spacing w:line="480" w:lineRule="auto"/>
        <w:jc w:val="both"/>
        <w:rPr>
          <w:rFonts w:ascii="Times New Roman" w:eastAsiaTheme="minorEastAsia" w:hAnsi="Times New Roman" w:cs="Times New Roman"/>
          <w:i/>
          <w:sz w:val="24"/>
          <w:szCs w:val="24"/>
        </w:rPr>
      </w:pPr>
      <w:r w:rsidRPr="00D77B80">
        <w:rPr>
          <w:rFonts w:ascii="Times New Roman" w:eastAsiaTheme="minorEastAsia" w:hAnsi="Times New Roman" w:cs="Times New Roman"/>
          <w:i/>
          <w:sz w:val="24"/>
          <w:szCs w:val="24"/>
        </w:rPr>
        <w:t>Perceived Ease of Use</w:t>
      </w:r>
    </w:p>
    <w:p w:rsidR="00B24C3F" w:rsidRP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Though the usefulness of the </w:t>
      </w:r>
      <w:r w:rsidR="00A31CD3">
        <w:rPr>
          <w:rFonts w:ascii="Times New Roman" w:eastAsiaTheme="minorEastAsia" w:hAnsi="Times New Roman" w:cs="Times New Roman"/>
          <w:sz w:val="24"/>
          <w:szCs w:val="24"/>
        </w:rPr>
        <w:t xml:space="preserve">system </w:t>
      </w:r>
      <w:r w:rsidR="00A31CD3" w:rsidRPr="00B24C3F">
        <w:rPr>
          <w:rFonts w:ascii="Times New Roman" w:eastAsiaTheme="minorEastAsia" w:hAnsi="Times New Roman" w:cs="Times New Roman"/>
          <w:sz w:val="24"/>
          <w:szCs w:val="24"/>
        </w:rPr>
        <w:t>has</w:t>
      </w:r>
      <w:r w:rsidRPr="00B24C3F">
        <w:rPr>
          <w:rFonts w:ascii="Times New Roman" w:eastAsiaTheme="minorEastAsia" w:hAnsi="Times New Roman" w:cs="Times New Roman"/>
          <w:sz w:val="24"/>
          <w:szCs w:val="24"/>
        </w:rPr>
        <w:t xml:space="preserve"> already been established</w:t>
      </w:r>
      <w:r w:rsidR="00A31CD3">
        <w:rPr>
          <w:rFonts w:ascii="Times New Roman" w:eastAsiaTheme="minorEastAsia" w:hAnsi="Times New Roman" w:cs="Times New Roman"/>
          <w:sz w:val="24"/>
          <w:szCs w:val="24"/>
        </w:rPr>
        <w:t xml:space="preserve"> by the results above</w:t>
      </w:r>
      <w:r w:rsidRPr="00B24C3F">
        <w:rPr>
          <w:rFonts w:ascii="Times New Roman" w:eastAsiaTheme="minorEastAsia" w:hAnsi="Times New Roman" w:cs="Times New Roman"/>
          <w:sz w:val="24"/>
          <w:szCs w:val="24"/>
        </w:rPr>
        <w:t xml:space="preserve">, it is </w:t>
      </w:r>
      <w:r w:rsidR="00A31CD3">
        <w:rPr>
          <w:rFonts w:ascii="Times New Roman" w:eastAsiaTheme="minorEastAsia" w:hAnsi="Times New Roman" w:cs="Times New Roman"/>
          <w:sz w:val="24"/>
          <w:szCs w:val="24"/>
        </w:rPr>
        <w:t xml:space="preserve">also </w:t>
      </w:r>
      <w:r w:rsidRPr="00B24C3F">
        <w:rPr>
          <w:rFonts w:ascii="Times New Roman" w:eastAsiaTheme="minorEastAsia" w:hAnsi="Times New Roman" w:cs="Times New Roman"/>
          <w:sz w:val="24"/>
          <w:szCs w:val="24"/>
        </w:rPr>
        <w:t>but a must that the ease of use of the system will also be established.</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831ED1">
        <w:rPr>
          <w:rFonts w:ascii="Times New Roman" w:eastAsiaTheme="minorEastAsia" w:hAnsi="Times New Roman" w:cs="Times New Roman"/>
          <w:sz w:val="24"/>
          <w:szCs w:val="24"/>
        </w:rPr>
        <w:t xml:space="preserve">Starting with the first hypothesis under the Perceived Ease of Use </w:t>
      </w:r>
      <w:r w:rsidR="007F5906">
        <w:rPr>
          <w:rFonts w:ascii="Times New Roman" w:eastAsiaTheme="minorEastAsia" w:hAnsi="Times New Roman" w:cs="Times New Roman"/>
          <w:sz w:val="24"/>
          <w:szCs w:val="24"/>
        </w:rPr>
        <w:t>factor</w:t>
      </w:r>
      <w:r w:rsidR="00831ED1">
        <w:rPr>
          <w:rFonts w:ascii="Times New Roman" w:eastAsiaTheme="minorEastAsia" w:hAnsi="Times New Roman" w:cs="Times New Roman"/>
          <w:sz w:val="24"/>
          <w:szCs w:val="24"/>
        </w:rPr>
        <w:t>, l</w:t>
      </w:r>
      <w:r w:rsidRPr="00B24C3F">
        <w:rPr>
          <w:rFonts w:ascii="Times New Roman" w:eastAsiaTheme="minorEastAsia" w:hAnsi="Times New Roman" w:cs="Times New Roman"/>
          <w:sz w:val="24"/>
          <w:szCs w:val="24"/>
        </w:rPr>
        <w:t xml:space="preserve">earning how to use the </w:t>
      </w:r>
      <w:r w:rsidR="00831ED1">
        <w:rPr>
          <w:rFonts w:ascii="Times New Roman" w:eastAsiaTheme="minorEastAsia" w:hAnsi="Times New Roman" w:cs="Times New Roman"/>
          <w:sz w:val="24"/>
          <w:szCs w:val="24"/>
        </w:rPr>
        <w:t>system</w:t>
      </w:r>
      <w:r w:rsidRPr="00B24C3F">
        <w:rPr>
          <w:rFonts w:ascii="Times New Roman" w:eastAsiaTheme="minorEastAsia" w:hAnsi="Times New Roman" w:cs="Times New Roman"/>
          <w:sz w:val="24"/>
          <w:szCs w:val="24"/>
        </w:rPr>
        <w:t xml:space="preserve"> was perceived to be trouble-free according to the</w:t>
      </w:r>
      <w:r w:rsidR="00831ED1">
        <w:rPr>
          <w:rFonts w:ascii="Times New Roman" w:eastAsiaTheme="minorEastAsia" w:hAnsi="Times New Roman" w:cs="Times New Roman"/>
          <w:sz w:val="24"/>
          <w:szCs w:val="24"/>
        </w:rPr>
        <w:t xml:space="preserve"> test users </w:t>
      </w:r>
      <w:r w:rsidRPr="00B24C3F">
        <w:rPr>
          <w:rFonts w:ascii="Times New Roman" w:eastAsiaTheme="minorEastAsia" w:hAnsi="Times New Roman" w:cs="Times New Roman"/>
          <w:sz w:val="24"/>
          <w:szCs w:val="24"/>
        </w:rPr>
        <w:t xml:space="preserve">in their </w:t>
      </w:r>
      <w:r w:rsidRPr="00B24C3F">
        <w:rPr>
          <w:rFonts w:ascii="Times New Roman" w:eastAsiaTheme="minorEastAsia" w:hAnsi="Times New Roman" w:cs="Times New Roman"/>
          <w:sz w:val="24"/>
          <w:szCs w:val="24"/>
        </w:rPr>
        <w:lastRenderedPageBreak/>
        <w:t>evaluation</w:t>
      </w:r>
      <w:r w:rsidR="00831ED1">
        <w:rPr>
          <w:rFonts w:ascii="Times New Roman" w:eastAsiaTheme="minorEastAsia" w:hAnsi="Times New Roman" w:cs="Times New Roman"/>
          <w:sz w:val="24"/>
          <w:szCs w:val="24"/>
        </w:rPr>
        <w:t xml:space="preserve"> of such hypothesis</w:t>
      </w:r>
      <w:r w:rsidRPr="00B24C3F">
        <w:rPr>
          <w:rFonts w:ascii="Times New Roman" w:eastAsiaTheme="minorEastAsia" w:hAnsi="Times New Roman" w:cs="Times New Roman"/>
          <w:sz w:val="24"/>
          <w:szCs w:val="24"/>
        </w:rPr>
        <w:t xml:space="preserve">.  The said perception is </w:t>
      </w:r>
      <w:r w:rsidR="00831ED1">
        <w:rPr>
          <w:rFonts w:ascii="Times New Roman" w:eastAsiaTheme="minorEastAsia" w:hAnsi="Times New Roman" w:cs="Times New Roman"/>
          <w:sz w:val="24"/>
          <w:szCs w:val="24"/>
        </w:rPr>
        <w:t>shown by the table below where it can be clearly seen that all of them are unanimous in such perception:</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32"/>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Learning to operate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is easy for me.</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831ED1" w:rsidRPr="00B24C3F" w:rsidRDefault="00831ED1" w:rsidP="00B24C3F">
      <w:pPr>
        <w:spacing w:line="480" w:lineRule="auto"/>
        <w:jc w:val="both"/>
        <w:rPr>
          <w:rFonts w:ascii="Times New Roman" w:eastAsiaTheme="minorEastAsia" w:hAnsi="Times New Roman" w:cs="Times New Roman"/>
          <w:sz w:val="24"/>
          <w:szCs w:val="24"/>
        </w:rPr>
      </w:pPr>
    </w:p>
    <w:p w:rsidR="00E01141"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All </w:t>
      </w:r>
      <w:r w:rsidR="00831ED1">
        <w:rPr>
          <w:rFonts w:ascii="Times New Roman" w:eastAsiaTheme="minorEastAsia" w:hAnsi="Times New Roman" w:cs="Times New Roman"/>
          <w:sz w:val="24"/>
          <w:szCs w:val="24"/>
        </w:rPr>
        <w:t>user-testers also</w:t>
      </w:r>
      <w:r w:rsidRPr="00B24C3F">
        <w:rPr>
          <w:rFonts w:ascii="Times New Roman" w:eastAsiaTheme="minorEastAsia" w:hAnsi="Times New Roman" w:cs="Times New Roman"/>
          <w:sz w:val="24"/>
          <w:szCs w:val="24"/>
        </w:rPr>
        <w:t xml:space="preserve"> certainly agreed that they find the </w:t>
      </w:r>
      <w:r w:rsidR="00831ED1">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ystem to be scalable because it allows them to perform what they wanted it to do for them</w:t>
      </w:r>
      <w:r w:rsidR="00E01141">
        <w:rPr>
          <w:rFonts w:ascii="Times New Roman" w:eastAsiaTheme="minorEastAsia" w:hAnsi="Times New Roman" w:cs="Times New Roman"/>
          <w:sz w:val="24"/>
          <w:szCs w:val="24"/>
        </w:rPr>
        <w:t>. These perceptions are supported by the results of their evaluation on Hypotheses 2 and 3 as shown below:</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E01141" w:rsidTr="00EE2368">
        <w:trPr>
          <w:trHeight w:val="346"/>
          <w:jc w:val="center"/>
        </w:trPr>
        <w:tc>
          <w:tcPr>
            <w:tcW w:w="5103" w:type="dxa"/>
            <w:vAlign w:val="center"/>
          </w:tcPr>
          <w:p w:rsidR="00E01141"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E01141" w:rsidTr="00EE2368">
        <w:trPr>
          <w:trHeight w:val="746"/>
          <w:jc w:val="center"/>
        </w:trPr>
        <w:tc>
          <w:tcPr>
            <w:tcW w:w="5103" w:type="dxa"/>
            <w:vAlign w:val="center"/>
          </w:tcPr>
          <w:p w:rsidR="00E01141" w:rsidRPr="008F6E48" w:rsidRDefault="00E01141"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find it easy to get the </w:t>
            </w:r>
            <w:r w:rsidRPr="000432C2">
              <w:rPr>
                <w:rFonts w:ascii="Times New Roman" w:eastAsiaTheme="minorEastAsia" w:hAnsi="Times New Roman" w:cs="Times New Roman"/>
                <w:sz w:val="24"/>
                <w:szCs w:val="24"/>
              </w:rPr>
              <w:t xml:space="preserve">Trailblazer Digital Accounting Audit Trail System </w:t>
            </w:r>
            <w:r w:rsidR="00061E37" w:rsidRPr="00061E37">
              <w:rPr>
                <w:rFonts w:ascii="Times New Roman" w:eastAsiaTheme="minorEastAsia" w:hAnsi="Times New Roman" w:cs="Times New Roman"/>
                <w:sz w:val="24"/>
                <w:szCs w:val="24"/>
              </w:rPr>
              <w:t>to do what I want it to do.</w:t>
            </w:r>
          </w:p>
        </w:tc>
        <w:tc>
          <w:tcPr>
            <w:tcW w:w="900" w:type="dxa"/>
            <w:vAlign w:val="center"/>
          </w:tcPr>
          <w:p w:rsidR="00E01141" w:rsidRDefault="00E01141" w:rsidP="00061E3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061E37">
              <w:rPr>
                <w:rFonts w:ascii="Times New Roman" w:eastAsiaTheme="minorEastAsia" w:hAnsi="Times New Roman" w:cs="Times New Roman"/>
                <w:sz w:val="24"/>
                <w:szCs w:val="24"/>
              </w:rPr>
              <w:t>.33</w:t>
            </w:r>
          </w:p>
        </w:tc>
        <w:tc>
          <w:tcPr>
            <w:tcW w:w="1404"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E01141" w:rsidTr="00EE2368">
        <w:trPr>
          <w:trHeight w:val="809"/>
          <w:jc w:val="center"/>
        </w:trPr>
        <w:tc>
          <w:tcPr>
            <w:tcW w:w="5103" w:type="dxa"/>
            <w:vAlign w:val="center"/>
          </w:tcPr>
          <w:p w:rsidR="00E01141"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would find </w:t>
            </w:r>
            <w:r w:rsidR="00E01141" w:rsidRPr="000432C2">
              <w:rPr>
                <w:rFonts w:ascii="Times New Roman" w:eastAsiaTheme="minorEastAsia" w:hAnsi="Times New Roman" w:cs="Times New Roman"/>
                <w:sz w:val="24"/>
                <w:szCs w:val="24"/>
              </w:rPr>
              <w:t>Trailblazer Digital Accounting Audit Trail System</w:t>
            </w:r>
            <w:r w:rsidR="00E01141">
              <w:t xml:space="preserve"> </w:t>
            </w:r>
            <w:r w:rsidRPr="00061E37">
              <w:rPr>
                <w:rFonts w:ascii="Times New Roman" w:eastAsiaTheme="minorEastAsia" w:hAnsi="Times New Roman" w:cs="Times New Roman"/>
                <w:sz w:val="24"/>
                <w:szCs w:val="24"/>
              </w:rPr>
              <w:t>flexible to interact with.</w:t>
            </w:r>
          </w:p>
        </w:tc>
        <w:tc>
          <w:tcPr>
            <w:tcW w:w="900"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E01141" w:rsidRDefault="00E01141" w:rsidP="00B24C3F">
      <w:pPr>
        <w:spacing w:line="480" w:lineRule="auto"/>
        <w:jc w:val="both"/>
        <w:rPr>
          <w:rFonts w:ascii="Times New Roman" w:eastAsiaTheme="minorEastAsia" w:hAnsi="Times New Roman" w:cs="Times New Roman"/>
          <w:sz w:val="24"/>
          <w:szCs w:val="24"/>
        </w:rPr>
      </w:pPr>
    </w:p>
    <w:p w:rsidR="00B24C3F" w:rsidRDefault="00B24C3F" w:rsidP="00E01141">
      <w:pPr>
        <w:spacing w:line="480" w:lineRule="auto"/>
        <w:ind w:firstLine="720"/>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It is clearly manifested based on the data presented that the accounting professionals perceived such solution as programmable and can be tailored to the needs of the user without any trouble.</w:t>
      </w:r>
    </w:p>
    <w:p w:rsidR="00A17FFA" w:rsidRPr="00B24C3F" w:rsidRDefault="00A17FFA"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onetheless, it is important to stress out why the second hypothesis received the lowest rating among all hypotheses under the Perceived Ease of Use </w:t>
      </w:r>
      <w:r w:rsidR="007F5906">
        <w:rPr>
          <w:rFonts w:ascii="Times New Roman" w:eastAsiaTheme="minorEastAsia" w:hAnsi="Times New Roman" w:cs="Times New Roman"/>
          <w:sz w:val="24"/>
          <w:szCs w:val="24"/>
        </w:rPr>
        <w:t>factor</w:t>
      </w:r>
      <w:r>
        <w:rPr>
          <w:rFonts w:ascii="Times New Roman" w:eastAsiaTheme="minorEastAsia" w:hAnsi="Times New Roman" w:cs="Times New Roman"/>
          <w:sz w:val="24"/>
          <w:szCs w:val="24"/>
        </w:rPr>
        <w:t xml:space="preserve">. Hypothesis 2 </w:t>
      </w:r>
      <w:r>
        <w:rPr>
          <w:rFonts w:ascii="Times New Roman" w:eastAsiaTheme="minorEastAsia" w:hAnsi="Times New Roman" w:cs="Times New Roman"/>
          <w:sz w:val="24"/>
          <w:szCs w:val="24"/>
        </w:rPr>
        <w:lastRenderedPageBreak/>
        <w:t>speaks about customization and with such rating, it could mean that the majority of the user-testers wanted the system to have a higher degree of user customization.</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In addition to their earlier perception that </w:t>
      </w:r>
      <w:r w:rsidR="00061E37">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is programmable, it is notable that the participants did not have any daunting fe</w:t>
      </w:r>
      <w:r w:rsidR="00831ED1">
        <w:rPr>
          <w:rFonts w:ascii="Times New Roman" w:eastAsiaTheme="minorEastAsia" w:hAnsi="Times New Roman" w:cs="Times New Roman"/>
          <w:sz w:val="24"/>
          <w:szCs w:val="24"/>
        </w:rPr>
        <w:t>eling when they were acquainted or oriented with it.</w:t>
      </w:r>
      <w:r w:rsidRPr="00B24C3F">
        <w:rPr>
          <w:rFonts w:ascii="Times New Roman" w:eastAsiaTheme="minorEastAsia" w:hAnsi="Times New Roman" w:cs="Times New Roman"/>
          <w:sz w:val="24"/>
          <w:szCs w:val="24"/>
        </w:rPr>
        <w:t xml:space="preserve"> </w:t>
      </w:r>
      <w:r w:rsidR="00831ED1">
        <w:rPr>
          <w:rFonts w:ascii="Times New Roman" w:eastAsiaTheme="minorEastAsia" w:hAnsi="Times New Roman" w:cs="Times New Roman"/>
          <w:sz w:val="24"/>
          <w:szCs w:val="24"/>
        </w:rPr>
        <w:t>I</w:t>
      </w:r>
      <w:r w:rsidRPr="00B24C3F">
        <w:rPr>
          <w:rFonts w:ascii="Times New Roman" w:eastAsiaTheme="minorEastAsia" w:hAnsi="Times New Roman" w:cs="Times New Roman"/>
          <w:sz w:val="24"/>
          <w:szCs w:val="24"/>
        </w:rPr>
        <w:t>nstead</w:t>
      </w:r>
      <w:r w:rsidR="00831ED1">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y all agreed that they can see themselves becoming skillful when they would have the chance to use it in their daily tasks</w:t>
      </w:r>
      <w:r w:rsidR="00061E37">
        <w:rPr>
          <w:rFonts w:ascii="Times New Roman" w:eastAsiaTheme="minorEastAsia" w:hAnsi="Times New Roman" w:cs="Times New Roman"/>
          <w:sz w:val="24"/>
          <w:szCs w:val="24"/>
        </w:rPr>
        <w:t xml:space="preserve"> as shown in the results of their evaluation on the fourth and fifth hypotheses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y interaction with the </w:t>
            </w:r>
            <w:r w:rsidRPr="000432C2">
              <w:rPr>
                <w:rFonts w:ascii="Times New Roman" w:eastAsiaTheme="minorEastAsia" w:hAnsi="Times New Roman" w:cs="Times New Roman"/>
                <w:sz w:val="24"/>
                <w:szCs w:val="24"/>
              </w:rPr>
              <w:t xml:space="preserve">Trailblazer Digital Accounting Audit Trail System </w:t>
            </w:r>
            <w:r w:rsidRPr="00061E37">
              <w:rPr>
                <w:rFonts w:ascii="Times New Roman" w:eastAsiaTheme="minorEastAsia" w:hAnsi="Times New Roman" w:cs="Times New Roman"/>
                <w:sz w:val="24"/>
                <w:szCs w:val="24"/>
              </w:rPr>
              <w:t>is clear and understandabl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r w:rsidR="00061E37" w:rsidTr="00061E37">
        <w:trPr>
          <w:trHeight w:val="854"/>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sidRPr="00061E37">
              <w:rPr>
                <w:rFonts w:ascii="Times New Roman" w:eastAsiaTheme="minorEastAsia" w:hAnsi="Times New Roman" w:cs="Times New Roman"/>
                <w:sz w:val="24"/>
                <w:szCs w:val="24"/>
              </w:rPr>
              <w:t>It would be easy for me to become skillful at using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Trailblazer Digital Accounting Audit Trail System</w:t>
            </w:r>
            <w:r>
              <w:t>.</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61E37" w:rsidRDefault="00061E37" w:rsidP="00B24C3F">
      <w:pPr>
        <w:spacing w:line="480" w:lineRule="auto"/>
        <w:jc w:val="both"/>
        <w:rPr>
          <w:rFonts w:ascii="Times New Roman" w:eastAsiaTheme="minorEastAsia" w:hAnsi="Times New Roman" w:cs="Times New Roman"/>
          <w:sz w:val="24"/>
          <w:szCs w:val="24"/>
        </w:rPr>
      </w:pPr>
    </w:p>
    <w:p w:rsidR="006907F1" w:rsidRDefault="00061E37" w:rsidP="00061E37">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all, all of the user-testers strongly agreed that the system</w:t>
      </w:r>
      <w:r w:rsidR="006907F1" w:rsidRPr="00B24C3F">
        <w:rPr>
          <w:rFonts w:ascii="Times New Roman" w:eastAsiaTheme="minorEastAsia" w:hAnsi="Times New Roman" w:cs="Times New Roman"/>
          <w:sz w:val="24"/>
          <w:szCs w:val="24"/>
        </w:rPr>
        <w:t xml:space="preserve"> is practically easy to use.  All of the participants have consistently perceived the said system to be “user friendly”</w:t>
      </w:r>
      <w:r>
        <w:rPr>
          <w:rFonts w:ascii="Times New Roman" w:eastAsiaTheme="minorEastAsia" w:hAnsi="Times New Roman" w:cs="Times New Roman"/>
          <w:sz w:val="24"/>
          <w:szCs w:val="24"/>
        </w:rPr>
        <w:t xml:space="preserve"> with a degree of user customization</w:t>
      </w:r>
      <w:r w:rsidR="006907F1" w:rsidRPr="00B24C3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supported by their overwhelming rating on the sixth hypothesis as shown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verall, I find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easy to us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061E37" w:rsidRPr="00B24C3F" w:rsidRDefault="00061E37" w:rsidP="00061E37">
      <w:pPr>
        <w:spacing w:line="480" w:lineRule="auto"/>
        <w:ind w:firstLine="640"/>
        <w:jc w:val="both"/>
        <w:rPr>
          <w:rFonts w:ascii="Times New Roman" w:eastAsiaTheme="minorEastAsia" w:hAnsi="Times New Roman" w:cs="Times New Roman"/>
          <w:sz w:val="24"/>
          <w:szCs w:val="24"/>
        </w:rPr>
      </w:pPr>
    </w:p>
    <w:p w:rsidR="006907F1" w:rsidRDefault="00061E37"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It is also safe to claim this conclusion because the hypothesis test </w:t>
      </w:r>
      <w:r w:rsidRPr="00084873">
        <w:rPr>
          <w:rFonts w:ascii="Times New Roman" w:eastAsiaTheme="minorEastAsia" w:hAnsi="Times New Roman" w:cs="Times New Roman"/>
          <w:color w:val="FF0000"/>
          <w:sz w:val="24"/>
          <w:szCs w:val="24"/>
        </w:rPr>
        <w:t xml:space="preserve">below </w:t>
      </w:r>
      <w:r>
        <w:rPr>
          <w:rFonts w:ascii="Times New Roman" w:eastAsiaTheme="minorEastAsia" w:hAnsi="Times New Roman" w:cs="Times New Roman"/>
          <w:sz w:val="24"/>
          <w:szCs w:val="24"/>
        </w:rPr>
        <w:t>shows that the user-testers rating on the sixth hypothesis corresponds with the mean of their ratings on the first to the fifth hypotheses</w:t>
      </w:r>
      <w:r w:rsidR="007F5906">
        <w:rPr>
          <w:rFonts w:ascii="Times New Roman" w:eastAsiaTheme="minorEastAsia" w:hAnsi="Times New Roman" w:cs="Times New Roman"/>
          <w:sz w:val="24"/>
          <w:szCs w:val="24"/>
        </w:rPr>
        <w:t>. The p-value is 0.3992 which is also higher than the significance level of 0.05 which means the ratings are consistent. Hence, all of them strongly agreed that the system is easy to use.</w:t>
      </w:r>
    </w:p>
    <w:p w:rsidR="00084873" w:rsidRDefault="00084873" w:rsidP="00084873">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t;heading&gt;</w:t>
      </w:r>
    </w:p>
    <w:tbl>
      <w:tblPr>
        <w:tblW w:w="4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3060"/>
      </w:tblGrid>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3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mean </w:t>
            </w:r>
            <w:r w:rsidRPr="00084873">
              <w:rPr>
                <w:rFonts w:ascii="Times New Roman" w:eastAsia="Times New Roman" w:hAnsi="Times New Roman" w:cs="Times New Roman"/>
                <w:color w:val="000000"/>
                <w:sz w:val="24"/>
                <w:szCs w:val="24"/>
              </w:rPr>
              <w:t>Perceived Ease of Us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4</w:t>
            </w:r>
            <w:r w:rsidRPr="00322739">
              <w:rPr>
                <w:rFonts w:ascii="Times New Roman" w:eastAsia="Times New Roman" w:hAnsi="Times New Roman" w:cs="Times New Roman"/>
                <w:color w:val="000000"/>
                <w:sz w:val="24"/>
                <w:szCs w:val="24"/>
              </w:rPr>
              <w:t xml:space="preserve">0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54</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084873" w:rsidRPr="00322739" w:rsidTr="00084873">
        <w:trPr>
          <w:trHeight w:val="387"/>
          <w:jc w:val="center"/>
        </w:trPr>
        <w:tc>
          <w:tcPr>
            <w:tcW w:w="1075" w:type="dxa"/>
            <w:tcBorders>
              <w:bottom w:val="single" w:sz="4" w:space="0" w:color="auto"/>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3060" w:type="dxa"/>
            <w:tcBorders>
              <w:bottom w:val="single" w:sz="4" w:space="0" w:color="auto"/>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df</w:t>
            </w:r>
          </w:p>
        </w:tc>
      </w:tr>
      <w:tr w:rsidR="00084873" w:rsidRPr="00322739" w:rsidTr="00084873">
        <w:trPr>
          <w:trHeight w:val="387"/>
          <w:jc w:val="center"/>
        </w:trPr>
        <w:tc>
          <w:tcPr>
            <w:tcW w:w="1075" w:type="dxa"/>
            <w:tcBorders>
              <w:right w:val="nil"/>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p>
        </w:tc>
        <w:tc>
          <w:tcPr>
            <w:tcW w:w="3060" w:type="dxa"/>
            <w:tcBorders>
              <w:left w:val="nil"/>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603</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084873" w:rsidRPr="00322739" w:rsidTr="00084873">
        <w:trPr>
          <w:trHeight w:val="387"/>
          <w:jc w:val="center"/>
        </w:trPr>
        <w:tc>
          <w:tcPr>
            <w:tcW w:w="1075" w:type="dxa"/>
            <w:shd w:val="clear" w:color="auto" w:fill="FFFF00"/>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992</w:t>
            </w:r>
          </w:p>
        </w:tc>
        <w:tc>
          <w:tcPr>
            <w:tcW w:w="3060" w:type="dxa"/>
            <w:shd w:val="clear" w:color="auto" w:fill="FFFF00"/>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084873" w:rsidRDefault="00084873" w:rsidP="00B24C3F">
      <w:pPr>
        <w:spacing w:line="480" w:lineRule="auto"/>
        <w:jc w:val="both"/>
        <w:rPr>
          <w:rFonts w:ascii="Times New Roman" w:eastAsiaTheme="minorEastAsia" w:hAnsi="Times New Roman" w:cs="Times New Roman"/>
          <w:sz w:val="24"/>
          <w:szCs w:val="24"/>
        </w:rPr>
      </w:pPr>
    </w:p>
    <w:p w:rsidR="007F5906" w:rsidRDefault="007F5906" w:rsidP="007F5906">
      <w:pPr>
        <w:spacing w:after="0" w:line="480" w:lineRule="auto"/>
        <w:jc w:val="both"/>
        <w:rPr>
          <w:rFonts w:ascii="Times New Roman" w:eastAsiaTheme="minorEastAsia" w:hAnsi="Times New Roman" w:cs="Times New Roman"/>
          <w:sz w:val="24"/>
          <w:szCs w:val="24"/>
        </w:rPr>
      </w:pP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Behavioral Intention</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ccording to Davis, the user’s perceived usefulness and perceived ease of use on a system contributes to their attitude towards it, that is, their behavioral intention to use the system. In this study, such contention of Davis is proven by the ratings of the user-testers. Their ratings on the hypotheses under the Behavioral Intention factor are as positive as their rations on the hypotheses under the two previous factors.</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instance, for hypothesis 1 of the Behavioral Intention factor, </w:t>
      </w:r>
      <w:r w:rsidR="001D5936">
        <w:rPr>
          <w:rFonts w:ascii="Times New Roman" w:eastAsiaTheme="minorEastAsia" w:hAnsi="Times New Roman" w:cs="Times New Roman"/>
          <w:sz w:val="24"/>
          <w:szCs w:val="24"/>
        </w:rPr>
        <w:t xml:space="preserve">all of them strongly intend to use the system assuming that they have access to it. Meanwhile, they </w:t>
      </w:r>
      <w:r w:rsidR="001D5936">
        <w:rPr>
          <w:rFonts w:ascii="Times New Roman" w:eastAsiaTheme="minorEastAsia" w:hAnsi="Times New Roman" w:cs="Times New Roman"/>
          <w:sz w:val="24"/>
          <w:szCs w:val="24"/>
        </w:rPr>
        <w:lastRenderedPageBreak/>
        <w:t>have also strongly predicted that they would use the system given that they have access to it. These affirmations are shown by the results of their evaluation below:</w:t>
      </w:r>
    </w:p>
    <w:p w:rsidR="001D5936" w:rsidRPr="00F07985" w:rsidRDefault="001D5936" w:rsidP="001D5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1D5936" w:rsidTr="00EE2368">
        <w:trPr>
          <w:trHeight w:val="346"/>
          <w:jc w:val="center"/>
        </w:trPr>
        <w:tc>
          <w:tcPr>
            <w:tcW w:w="5103" w:type="dxa"/>
            <w:vAlign w:val="center"/>
          </w:tcPr>
          <w:p w:rsidR="001D5936"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1D5936" w:rsidTr="001D5936">
        <w:trPr>
          <w:trHeight w:val="980"/>
          <w:jc w:val="center"/>
        </w:trPr>
        <w:tc>
          <w:tcPr>
            <w:tcW w:w="5103" w:type="dxa"/>
            <w:vAlign w:val="center"/>
          </w:tcPr>
          <w:p w:rsidR="001D5936" w:rsidRPr="008F6E48"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Assuming I had access to the Trailblazer Digital Accounting</w:t>
            </w:r>
            <w:r>
              <w:rPr>
                <w:rFonts w:ascii="Times New Roman" w:eastAsiaTheme="minorEastAsia" w:hAnsi="Times New Roman" w:cs="Times New Roman"/>
                <w:sz w:val="24"/>
                <w:szCs w:val="24"/>
              </w:rPr>
              <w:t xml:space="preserve"> System, I intend to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1D593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1D5936" w:rsidTr="001D5936">
        <w:trPr>
          <w:trHeight w:val="953"/>
          <w:jc w:val="center"/>
        </w:trPr>
        <w:tc>
          <w:tcPr>
            <w:tcW w:w="5103" w:type="dxa"/>
            <w:vAlign w:val="center"/>
          </w:tcPr>
          <w:p w:rsidR="001D5936" w:rsidRPr="001D5936"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Given that I have access to the Trailblazer Digital Accounting Audit Trail System</w:t>
            </w:r>
            <w:r w:rsidRPr="001D5936">
              <w:rPr>
                <w:rFonts w:ascii="Times New Roman" w:hAnsi="Times New Roman" w:cs="Times New Roman"/>
                <w:sz w:val="24"/>
                <w:szCs w:val="24"/>
              </w:rPr>
              <w:t>, I predict that I would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1D5936" w:rsidRPr="007F5906" w:rsidRDefault="001D5936" w:rsidP="00B24C3F">
      <w:pPr>
        <w:spacing w:line="480" w:lineRule="auto"/>
        <w:jc w:val="both"/>
        <w:rPr>
          <w:rFonts w:ascii="Times New Roman" w:eastAsiaTheme="minorEastAsia" w:hAnsi="Times New Roman" w:cs="Times New Roman"/>
          <w:sz w:val="24"/>
          <w:szCs w:val="24"/>
        </w:rPr>
      </w:pPr>
    </w:p>
    <w:p w:rsidR="00D210D3" w:rsidRDefault="00CB387C" w:rsidP="007220C6">
      <w:pPr>
        <w:spacing w:line="480" w:lineRule="auto"/>
        <w:jc w:val="both"/>
        <w:rPr>
          <w:rFonts w:ascii="Times New Roman" w:eastAsiaTheme="minorEastAsia" w:hAnsi="Times New Roman" w:cs="Times New Roman"/>
          <w:sz w:val="24"/>
          <w:szCs w:val="24"/>
        </w:rPr>
        <w:sectPr w:rsidR="00D210D3"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br w:type="page"/>
      </w:r>
    </w:p>
    <w:p w:rsidR="00D210D3" w:rsidRPr="00647454" w:rsidRDefault="00D210D3" w:rsidP="00D210D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 xml:space="preserve">CHAPTER </w:t>
      </w:r>
      <w:r>
        <w:rPr>
          <w:rFonts w:ascii="Times New Roman" w:hAnsi="Times New Roman" w:cs="Times New Roman"/>
          <w:sz w:val="24"/>
          <w:szCs w:val="24"/>
        </w:rPr>
        <w:t>V</w:t>
      </w:r>
    </w:p>
    <w:p w:rsidR="00D210D3" w:rsidRDefault="00D210D3" w:rsidP="00D210D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UMMARY, CONCLUSION AND RECOMMENDATION</w:t>
      </w:r>
    </w:p>
    <w:p w:rsidR="00D210D3" w:rsidRDefault="00D210D3" w:rsidP="00D210D3">
      <w:pPr>
        <w:spacing w:line="480" w:lineRule="auto"/>
        <w:jc w:val="center"/>
        <w:rPr>
          <w:rFonts w:ascii="Times New Roman" w:hAnsi="Times New Roman" w:cs="Times New Roman"/>
          <w:sz w:val="24"/>
          <w:szCs w:val="24"/>
        </w:rPr>
      </w:pPr>
    </w:p>
    <w:p w:rsidR="00D210D3" w:rsidRDefault="00D210D3"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Summary and Conclusion</w:t>
      </w:r>
    </w:p>
    <w:p w:rsidR="000B28C4" w:rsidRDefault="00D210D3"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94F07">
        <w:rPr>
          <w:rFonts w:ascii="Times New Roman" w:hAnsi="Times New Roman" w:cs="Times New Roman"/>
          <w:sz w:val="24"/>
          <w:szCs w:val="24"/>
        </w:rPr>
        <w:t xml:space="preserve">The findings show that </w:t>
      </w:r>
      <w:r w:rsidR="000B28C4">
        <w:rPr>
          <w:rFonts w:ascii="Times New Roman" w:hAnsi="Times New Roman" w:cs="Times New Roman"/>
          <w:sz w:val="24"/>
          <w:szCs w:val="24"/>
        </w:rPr>
        <w:t xml:space="preserve">the Trailblazer Digital Transaction Audit Trail System is able to perform its core function – the transaction audit trail </w:t>
      </w:r>
      <w:r w:rsidR="000B28C4">
        <w:rPr>
          <w:rFonts w:ascii="Times New Roman" w:hAnsi="Times New Roman" w:cs="Times New Roman"/>
          <w:i/>
          <w:sz w:val="24"/>
          <w:szCs w:val="24"/>
        </w:rPr>
        <w:t>per se</w:t>
      </w:r>
      <w:r w:rsidR="000B28C4">
        <w:rPr>
          <w:rFonts w:ascii="Times New Roman" w:hAnsi="Times New Roman" w:cs="Times New Roman"/>
          <w:sz w:val="24"/>
          <w:szCs w:val="24"/>
        </w:rPr>
        <w:t xml:space="preserve"> with its three major tasks: footing, matching and vouching. </w:t>
      </w:r>
    </w:p>
    <w:p w:rsidR="000B28C4" w:rsidRDefault="000B28C4" w:rsidP="000B28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omisingly, the system does not only comply to the requirements specifications but also perform audit trail with efficiency and accuracy. The tests illustrate that there have been significant improvement in the performances of the user-testers in performing the audit trail using the system compared to performing it manually. Moreover, the tests also reveal that not at all times can manual audit trail detect all errors while using the system enabled the user-testers to detect all errors at hand.</w:t>
      </w:r>
    </w:p>
    <w:p w:rsidR="000B28C4" w:rsidRPr="000B28C4" w:rsidRDefault="0028042A" w:rsidP="000B28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w:t>
      </w:r>
      <w:r w:rsidR="000B28C4">
        <w:rPr>
          <w:rFonts w:ascii="Times New Roman" w:hAnsi="Times New Roman" w:cs="Times New Roman"/>
          <w:sz w:val="24"/>
          <w:szCs w:val="24"/>
        </w:rPr>
        <w:t xml:space="preserve">, the Technology Acceptance Test shows that the user-testers are </w:t>
      </w:r>
      <w:r w:rsidR="009B2571">
        <w:rPr>
          <w:rFonts w:ascii="Times New Roman" w:hAnsi="Times New Roman" w:cs="Times New Roman"/>
          <w:sz w:val="24"/>
          <w:szCs w:val="24"/>
        </w:rPr>
        <w:t xml:space="preserve">ready to accept and are </w:t>
      </w:r>
      <w:r w:rsidR="000B28C4">
        <w:rPr>
          <w:rFonts w:ascii="Times New Roman" w:hAnsi="Times New Roman" w:cs="Times New Roman"/>
          <w:sz w:val="24"/>
          <w:szCs w:val="24"/>
        </w:rPr>
        <w:t>eager to use the system in performing their tasks as auditors</w:t>
      </w:r>
      <w:r w:rsidR="009B2571">
        <w:rPr>
          <w:rFonts w:ascii="Times New Roman" w:hAnsi="Times New Roman" w:cs="Times New Roman"/>
          <w:sz w:val="24"/>
          <w:szCs w:val="24"/>
        </w:rPr>
        <w:t>. There overwhelming evaluation on the system correlates to the better performance they had experience when using the system compared to their performance when conducting the audit trail manually.</w:t>
      </w:r>
      <w:r>
        <w:rPr>
          <w:rFonts w:ascii="Times New Roman" w:hAnsi="Times New Roman" w:cs="Times New Roman"/>
          <w:sz w:val="24"/>
          <w:szCs w:val="24"/>
        </w:rPr>
        <w:t xml:space="preserve"> Furthermore, the test gives an impression that the system is more to external auditors because of their intensive purpose and mechanisms in auditing compared to internal auditors.</w:t>
      </w:r>
    </w:p>
    <w:p w:rsidR="00994F07" w:rsidRDefault="00D210D3" w:rsidP="00994F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o conclude, the Trailblazer Digital Transaction Audit Trail System has a potential to be used by Filipino auditors. Furthermore, </w:t>
      </w:r>
      <w:r w:rsidR="00994F07">
        <w:rPr>
          <w:rFonts w:ascii="Times New Roman" w:hAnsi="Times New Roman" w:cs="Times New Roman"/>
          <w:sz w:val="24"/>
          <w:szCs w:val="24"/>
        </w:rPr>
        <w:t xml:space="preserve">as the user-testers evaluated the system to be scalable, </w:t>
      </w:r>
      <w:r>
        <w:rPr>
          <w:rFonts w:ascii="Times New Roman" w:hAnsi="Times New Roman" w:cs="Times New Roman"/>
          <w:sz w:val="24"/>
          <w:szCs w:val="24"/>
        </w:rPr>
        <w:t xml:space="preserve">it </w:t>
      </w:r>
      <w:r w:rsidR="007D57F9">
        <w:rPr>
          <w:rFonts w:ascii="Times New Roman" w:hAnsi="Times New Roman" w:cs="Times New Roman"/>
          <w:sz w:val="24"/>
          <w:szCs w:val="24"/>
        </w:rPr>
        <w:t>is capable of becoming</w:t>
      </w:r>
      <w:r w:rsidR="00994F07">
        <w:rPr>
          <w:rFonts w:ascii="Times New Roman" w:hAnsi="Times New Roman" w:cs="Times New Roman"/>
          <w:sz w:val="24"/>
          <w:szCs w:val="24"/>
        </w:rPr>
        <w:t xml:space="preserve"> a stepping stone towards developing not just a full-blown audit trail system but a full-blown auditing software for Filipino auditors, as well.</w:t>
      </w:r>
    </w:p>
    <w:p w:rsidR="00994F07" w:rsidRDefault="007D57F9" w:rsidP="00D210D3">
      <w:pPr>
        <w:spacing w:line="480" w:lineRule="auto"/>
        <w:jc w:val="both"/>
        <w:rPr>
          <w:rFonts w:ascii="Times New Roman" w:hAnsi="Times New Roman" w:cs="Times New Roman"/>
          <w:sz w:val="24"/>
          <w:szCs w:val="24"/>
        </w:rPr>
      </w:pPr>
      <w:r>
        <w:rPr>
          <w:rFonts w:ascii="Times New Roman" w:hAnsi="Times New Roman" w:cs="Times New Roman"/>
          <w:sz w:val="24"/>
          <w:szCs w:val="24"/>
        </w:rPr>
        <w:tab/>
        <w:t>With Trailblazer’s Digital Transaction Audit Trail System’s favorable performance, it has proven that the automation of the audit process, or the audit trail process at the minimum, is very significant to the lives of the auditors that they are ready to accept this kind of technology.</w:t>
      </w:r>
    </w:p>
    <w:p w:rsidR="007D57F9" w:rsidRDefault="007D57F9" w:rsidP="00D210D3">
      <w:pPr>
        <w:spacing w:line="480" w:lineRule="auto"/>
        <w:jc w:val="both"/>
        <w:rPr>
          <w:rFonts w:ascii="Times New Roman" w:hAnsi="Times New Roman" w:cs="Times New Roman"/>
          <w:sz w:val="24"/>
          <w:szCs w:val="24"/>
        </w:rPr>
      </w:pPr>
    </w:p>
    <w:p w:rsidR="007D57F9" w:rsidRDefault="007D57F9"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Recommendations</w:t>
      </w:r>
    </w:p>
    <w:p w:rsidR="007D57F9" w:rsidRDefault="007D57F9" w:rsidP="00D210D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ile Trailblazer Digital Transaction Audit Trail is able to automate the audit trail process with quality performance, there are still areas to improve and possible features to add. </w:t>
      </w:r>
      <w:r w:rsidR="00DC64FD">
        <w:rPr>
          <w:rFonts w:ascii="Times New Roman" w:hAnsi="Times New Roman" w:cs="Times New Roman"/>
          <w:sz w:val="24"/>
          <w:szCs w:val="24"/>
        </w:rPr>
        <w:t>As such, the following are the recommendations for the improvement of the system:</w:t>
      </w:r>
    </w:p>
    <w:p w:rsidR="0076260C" w:rsidRPr="0076260C" w:rsidRDefault="0076260C"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In the event that the trail ends prematurely such as when the system cannot find necessary accounting documents or transactions, the system must not only produce results but recommendations as well on what to do next so as not to leave the auditor hanging and to allow him/her generate a more comprehensive audit opinion and avoid hasty generalization</w:t>
      </w:r>
      <w:r w:rsidR="00DF7771">
        <w:rPr>
          <w:rFonts w:ascii="Times New Roman" w:hAnsi="Times New Roman" w:cs="Times New Roman"/>
          <w:sz w:val="24"/>
          <w:szCs w:val="24"/>
        </w:rPr>
        <w:t>;</w:t>
      </w:r>
    </w:p>
    <w:p w:rsidR="0076260C" w:rsidRDefault="00DC64FD"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ttach scanned source documents (e.g. vouchers, receipts, etc.) </w:t>
      </w:r>
      <w:r w:rsidR="0076260C">
        <w:rPr>
          <w:rFonts w:ascii="Times New Roman" w:hAnsi="Times New Roman" w:cs="Times New Roman"/>
          <w:sz w:val="24"/>
          <w:szCs w:val="24"/>
        </w:rPr>
        <w:t>to the Transaction Details modal since</w:t>
      </w:r>
      <w:r>
        <w:rPr>
          <w:rFonts w:ascii="Times New Roman" w:hAnsi="Times New Roman" w:cs="Times New Roman"/>
          <w:sz w:val="24"/>
          <w:szCs w:val="24"/>
        </w:rPr>
        <w:t xml:space="preserve"> the source documents are the real determinants of the existence of a transaction</w:t>
      </w:r>
      <w:r w:rsidR="00DF7771">
        <w:rPr>
          <w:rFonts w:ascii="Times New Roman" w:hAnsi="Times New Roman" w:cs="Times New Roman"/>
          <w:sz w:val="24"/>
          <w:szCs w:val="24"/>
        </w:rPr>
        <w:t>;</w:t>
      </w:r>
    </w:p>
    <w:p w:rsidR="0076260C" w:rsidRPr="0076260C" w:rsidRDefault="0076260C"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Perform evaluation of sample to double-check that the sample selected is representative enough of the entire population of transactions in question</w:t>
      </w:r>
    </w:p>
    <w:p w:rsidR="00DC64FD" w:rsidRDefault="00DC64FD" w:rsidP="00DC64F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 the age and </w:t>
      </w:r>
      <w:r w:rsidR="0076260C">
        <w:rPr>
          <w:rFonts w:ascii="Times New Roman" w:hAnsi="Times New Roman" w:cs="Times New Roman"/>
          <w:sz w:val="24"/>
          <w:szCs w:val="24"/>
        </w:rPr>
        <w:t xml:space="preserve">the </w:t>
      </w:r>
      <w:r>
        <w:rPr>
          <w:rFonts w:ascii="Times New Roman" w:hAnsi="Times New Roman" w:cs="Times New Roman"/>
          <w:sz w:val="24"/>
          <w:szCs w:val="24"/>
        </w:rPr>
        <w:t xml:space="preserve">mastery of using computer systems of user-testers in </w:t>
      </w:r>
      <w:r w:rsidR="0076260C">
        <w:rPr>
          <w:rFonts w:ascii="Times New Roman" w:hAnsi="Times New Roman" w:cs="Times New Roman"/>
          <w:sz w:val="24"/>
          <w:szCs w:val="24"/>
        </w:rPr>
        <w:t>testing</w:t>
      </w:r>
      <w:r>
        <w:rPr>
          <w:rFonts w:ascii="Times New Roman" w:hAnsi="Times New Roman" w:cs="Times New Roman"/>
          <w:sz w:val="24"/>
          <w:szCs w:val="24"/>
        </w:rPr>
        <w:t xml:space="preserve"> the system</w:t>
      </w:r>
      <w:r w:rsidR="00DF7771">
        <w:rPr>
          <w:rFonts w:ascii="Times New Roman" w:hAnsi="Times New Roman" w:cs="Times New Roman"/>
          <w:sz w:val="24"/>
          <w:szCs w:val="24"/>
        </w:rPr>
        <w:t>;</w:t>
      </w:r>
    </w:p>
    <w:p w:rsidR="00DF7771" w:rsidRDefault="00DF7771" w:rsidP="00DC64F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Test the system in Macintosh;</w:t>
      </w:r>
    </w:p>
    <w:p w:rsidR="00DC64FD" w:rsidRPr="00DF7771" w:rsidRDefault="0076260C" w:rsidP="0076260C">
      <w:pPr>
        <w:pStyle w:val="ListParagraph"/>
        <w:numPr>
          <w:ilvl w:val="0"/>
          <w:numId w:val="27"/>
        </w:numPr>
        <w:spacing w:line="480" w:lineRule="auto"/>
        <w:jc w:val="both"/>
        <w:rPr>
          <w:rFonts w:ascii="Times New Roman" w:hAnsi="Times New Roman" w:cs="Times New Roman"/>
          <w:sz w:val="24"/>
          <w:szCs w:val="24"/>
        </w:rPr>
        <w:sectPr w:rsidR="00DC64FD" w:rsidRPr="00DF7771" w:rsidSect="0033092D">
          <w:pgSz w:w="12240" w:h="15840"/>
          <w:pgMar w:top="1440" w:right="1440" w:bottom="1440" w:left="2160" w:header="720" w:footer="864" w:gutter="0"/>
          <w:cols w:space="720"/>
          <w:docGrid w:linePitch="360"/>
        </w:sectPr>
      </w:pPr>
      <w:r>
        <w:rPr>
          <w:rFonts w:ascii="Times New Roman" w:hAnsi="Times New Roman" w:cs="Times New Roman"/>
          <w:sz w:val="24"/>
          <w:szCs w:val="24"/>
        </w:rPr>
        <w:t>Develop the system further to make it more generic; thus, extending its scope to large business companies, to governmental agencies, and to non-stock-non-profit entities</w:t>
      </w:r>
      <w:r w:rsidR="00DF7771">
        <w:rPr>
          <w:rFonts w:ascii="Times New Roman" w:hAnsi="Times New Roman" w:cs="Times New Roman"/>
          <w:sz w:val="24"/>
          <w:szCs w:val="24"/>
        </w:rPr>
        <w:t>.</w:t>
      </w:r>
    </w:p>
    <w:p w:rsidR="00A4140B" w:rsidRDefault="00D210D3" w:rsidP="00D210D3">
      <w:pPr>
        <w:pStyle w:val="NormalWeb"/>
        <w:tabs>
          <w:tab w:val="left" w:pos="3329"/>
          <w:tab w:val="center" w:pos="4320"/>
        </w:tabs>
        <w:spacing w:before="0" w:beforeAutospacing="0" w:after="0" w:afterAutospacing="0" w:line="360" w:lineRule="auto"/>
        <w:ind w:left="640" w:hanging="640"/>
        <w:divId w:val="2129272336"/>
        <w:rPr>
          <w:b/>
        </w:rPr>
      </w:pPr>
      <w:r>
        <w:rPr>
          <w:b/>
        </w:rPr>
        <w:lastRenderedPageBreak/>
        <w:tab/>
      </w:r>
      <w:r>
        <w:rPr>
          <w:b/>
        </w:rPr>
        <w:tab/>
      </w:r>
      <w:r w:rsidR="00CB387C">
        <w:rPr>
          <w:b/>
        </w:rPr>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162E99" w:rsidRPr="00162E99" w:rsidRDefault="00327021">
      <w:pPr>
        <w:pStyle w:val="NormalWeb"/>
        <w:ind w:left="640" w:hanging="640"/>
        <w:divId w:val="1462960568"/>
      </w:pPr>
      <w:r>
        <w:fldChar w:fldCharType="begin" w:fldLock="1"/>
      </w:r>
      <w:r>
        <w:instrText xml:space="preserve">ADDIN Mendeley Bibliography CSL_BIBLIOGRAPHY </w:instrText>
      </w:r>
      <w:r>
        <w:fldChar w:fldCharType="separate"/>
      </w:r>
      <w:r w:rsidR="00162E99" w:rsidRPr="00162E99">
        <w:t>[1]</w:t>
      </w:r>
      <w:r w:rsidR="00162E99" w:rsidRPr="00162E99">
        <w:tab/>
        <w:t xml:space="preserve">“Corruption by Country,” </w:t>
      </w:r>
      <w:r w:rsidR="00162E99" w:rsidRPr="00162E99">
        <w:rPr>
          <w:i/>
          <w:iCs/>
        </w:rPr>
        <w:t>Transparency International</w:t>
      </w:r>
      <w:r w:rsidR="00162E99" w:rsidRPr="00162E99">
        <w:t>. [Online]. Available: http://www.transparency.org/country. [Accessed: 30-Sep-2012].</w:t>
      </w:r>
    </w:p>
    <w:p w:rsidR="00162E99" w:rsidRPr="00162E99" w:rsidRDefault="00162E99">
      <w:pPr>
        <w:pStyle w:val="NormalWeb"/>
        <w:ind w:left="640" w:hanging="640"/>
        <w:divId w:val="1462960568"/>
      </w:pPr>
      <w:r w:rsidRPr="00162E99">
        <w:t>[2]</w:t>
      </w:r>
      <w:r w:rsidRPr="00162E99">
        <w:tab/>
        <w:t xml:space="preserve">“Why Corruption,” </w:t>
      </w:r>
      <w:r w:rsidRPr="00162E99">
        <w:rPr>
          <w:i/>
          <w:iCs/>
        </w:rPr>
        <w:t>Cibac Partylist</w:t>
      </w:r>
      <w:r w:rsidRPr="00162E99">
        <w:t>. [Online]. Available: http://www.cibac.org/index.php?option=com_content&amp;view=article&amp;id=100:why-corruption&amp;catid=38:our-advocacy&amp;Itemid=56. [Accessed: 12-Oct-2012].</w:t>
      </w:r>
    </w:p>
    <w:p w:rsidR="00162E99" w:rsidRPr="00162E99" w:rsidRDefault="00162E99">
      <w:pPr>
        <w:pStyle w:val="NormalWeb"/>
        <w:ind w:left="640" w:hanging="640"/>
        <w:divId w:val="1462960568"/>
      </w:pPr>
      <w:r w:rsidRPr="00162E99">
        <w:t>[3]</w:t>
      </w:r>
      <w:r w:rsidRPr="00162E99">
        <w:tab/>
        <w:t>K. D. Johnson, “Corruption in the Philippines: Public Sector Improves But Private Sector Lags,” 2012. [Online]. Available: http://asiafoundation.org/in-asia/2012/09/26/corruption-in-the-philippines-public-sector-improves-but-private-sector-lags/. [Accessed: 30-Sep-2012].</w:t>
      </w:r>
    </w:p>
    <w:p w:rsidR="00162E99" w:rsidRPr="00162E99" w:rsidRDefault="00162E99">
      <w:pPr>
        <w:pStyle w:val="NormalWeb"/>
        <w:ind w:left="640" w:hanging="640"/>
        <w:divId w:val="1462960568"/>
      </w:pPr>
      <w:r w:rsidRPr="00162E99">
        <w:t>[4]</w:t>
      </w:r>
      <w:r w:rsidRPr="00162E99">
        <w:tab/>
        <w:t xml:space="preserve">K. Swain, “The Effects of Technological Development on Accounting Systems,” </w:t>
      </w:r>
      <w:r w:rsidRPr="00162E99">
        <w:rPr>
          <w:i/>
          <w:iCs/>
        </w:rPr>
        <w:t>eHow.com</w:t>
      </w:r>
      <w:r w:rsidRPr="00162E99">
        <w:t>. [Online]. Available: http://www.ehow.com/list_7708020_effects-technological-development-accounting-systems.html. [Accessed: 30-Sep-2012].</w:t>
      </w:r>
    </w:p>
    <w:p w:rsidR="00162E99" w:rsidRPr="00162E99" w:rsidRDefault="00162E99">
      <w:pPr>
        <w:pStyle w:val="NormalWeb"/>
        <w:ind w:left="640" w:hanging="640"/>
        <w:divId w:val="1462960568"/>
      </w:pPr>
      <w:r w:rsidRPr="00162E99">
        <w:t>[5]</w:t>
      </w:r>
      <w:r w:rsidRPr="00162E99">
        <w:tab/>
        <w:t xml:space="preserve">K. Gupta, </w:t>
      </w:r>
      <w:r w:rsidRPr="00162E99">
        <w:rPr>
          <w:i/>
          <w:iCs/>
        </w:rPr>
        <w:t>Contemporary Auditing</w:t>
      </w:r>
      <w:r w:rsidRPr="00162E99">
        <w:t>, 6th ed. New Delhi: Tata McGraw-Hill Publishing Company Limited, 2005, p. 1530.</w:t>
      </w:r>
    </w:p>
    <w:p w:rsidR="00162E99" w:rsidRPr="00162E99" w:rsidRDefault="00162E99">
      <w:pPr>
        <w:pStyle w:val="NormalWeb"/>
        <w:ind w:left="640" w:hanging="640"/>
        <w:divId w:val="1462960568"/>
      </w:pPr>
      <w:r w:rsidRPr="00162E99">
        <w:t>[6]</w:t>
      </w:r>
      <w:r w:rsidRPr="00162E99">
        <w:tab/>
        <w:t xml:space="preserve">J. A. Hall, </w:t>
      </w:r>
      <w:r w:rsidRPr="00162E99">
        <w:rPr>
          <w:i/>
          <w:iCs/>
        </w:rPr>
        <w:t>Accounting Information Systems SEVENTH EDITION</w:t>
      </w:r>
      <w:r w:rsidRPr="00162E99">
        <w:t>, 7th ed. Mason: Cengage Learning, 2011, p. 830.</w:t>
      </w:r>
    </w:p>
    <w:p w:rsidR="00162E99" w:rsidRPr="00162E99" w:rsidRDefault="00162E99">
      <w:pPr>
        <w:pStyle w:val="NormalWeb"/>
        <w:ind w:left="640" w:hanging="640"/>
        <w:divId w:val="1462960568"/>
      </w:pPr>
      <w:r w:rsidRPr="00162E99">
        <w:t>[7]</w:t>
      </w:r>
      <w:r w:rsidRPr="00162E99">
        <w:tab/>
        <w:t xml:space="preserve">“Integrated Financial Management System: An important but limited anti-corruption tool,” in </w:t>
      </w:r>
      <w:r w:rsidRPr="00162E99">
        <w:rPr>
          <w:i/>
          <w:iCs/>
        </w:rPr>
        <w:t>e-Transparency Conference</w:t>
      </w:r>
      <w:r w:rsidRPr="00162E99">
        <w:t>.</w:t>
      </w:r>
    </w:p>
    <w:p w:rsidR="00162E99" w:rsidRPr="00162E99" w:rsidRDefault="00162E99">
      <w:pPr>
        <w:pStyle w:val="NormalWeb"/>
        <w:ind w:left="640" w:hanging="640"/>
        <w:divId w:val="1462960568"/>
      </w:pPr>
      <w:r w:rsidRPr="00162E99">
        <w:t>[8]</w:t>
      </w:r>
      <w:r w:rsidRPr="00162E99">
        <w:tab/>
        <w:t xml:space="preserve">G. Carague, “The Philippine’s New Government Accounting System,” </w:t>
      </w:r>
      <w:r w:rsidRPr="00162E99">
        <w:rPr>
          <w:i/>
          <w:iCs/>
        </w:rPr>
        <w:t>Public Sector Technology &amp; Management Magazine</w:t>
      </w:r>
      <w:r w:rsidRPr="00162E99">
        <w:t>, Manila, 2006.</w:t>
      </w:r>
    </w:p>
    <w:p w:rsidR="00162E99" w:rsidRPr="00162E99" w:rsidRDefault="00162E99">
      <w:pPr>
        <w:pStyle w:val="NormalWeb"/>
        <w:ind w:left="640" w:hanging="640"/>
        <w:divId w:val="1462960568"/>
      </w:pPr>
      <w:r w:rsidRPr="00162E99">
        <w:t>[9]</w:t>
      </w:r>
      <w:r w:rsidRPr="00162E99">
        <w:tab/>
        <w:t>Kenya Anti-Corruption Commission, “Corruption Prevention Guidelines on ICT Systems in the Public Sector,” no. March, 2008.</w:t>
      </w:r>
    </w:p>
    <w:p w:rsidR="00162E99" w:rsidRPr="00162E99" w:rsidRDefault="00162E99">
      <w:pPr>
        <w:pStyle w:val="NormalWeb"/>
        <w:ind w:left="640" w:hanging="640"/>
        <w:divId w:val="1462960568"/>
      </w:pPr>
      <w:r w:rsidRPr="00162E99">
        <w:t>[10]</w:t>
      </w:r>
      <w:r w:rsidRPr="00162E99">
        <w:tab/>
        <w:t xml:space="preserve">J. Ori, “Importance of an External Audit,” </w:t>
      </w:r>
      <w:r w:rsidRPr="00162E99">
        <w:rPr>
          <w:i/>
          <w:iCs/>
        </w:rPr>
        <w:t>Small Business Chron</w:t>
      </w:r>
      <w:r w:rsidRPr="00162E99">
        <w:t>. [Online]. Available: http://smallbusiness.chron.com/importance-external-audit-17630.html. [Accessed: 02-Apr-2013].</w:t>
      </w:r>
    </w:p>
    <w:p w:rsidR="00162E99" w:rsidRPr="00162E99" w:rsidRDefault="00162E99">
      <w:pPr>
        <w:pStyle w:val="NormalWeb"/>
        <w:ind w:left="640" w:hanging="640"/>
        <w:divId w:val="1462960568"/>
      </w:pPr>
      <w:r w:rsidRPr="00162E99">
        <w:t>[11]</w:t>
      </w:r>
      <w:r w:rsidRPr="00162E99">
        <w:tab/>
        <w:t xml:space="preserve">B. (eHow) Brown, “What Is an External Audit?,” </w:t>
      </w:r>
      <w:r w:rsidRPr="00162E99">
        <w:rPr>
          <w:i/>
          <w:iCs/>
        </w:rPr>
        <w:t>eHow.com</w:t>
      </w:r>
      <w:r w:rsidRPr="00162E99">
        <w:t>. [Online]. Available: http://www.ehow.com/about_4894466_what-external-audit.html. [Accessed: 02-Apr-2013].</w:t>
      </w:r>
    </w:p>
    <w:p w:rsidR="00162E99" w:rsidRPr="00162E99" w:rsidRDefault="00162E99">
      <w:pPr>
        <w:pStyle w:val="NormalWeb"/>
        <w:ind w:left="640" w:hanging="640"/>
        <w:divId w:val="1462960568"/>
      </w:pPr>
      <w:r w:rsidRPr="00162E99">
        <w:t>[12]</w:t>
      </w:r>
      <w:r w:rsidRPr="00162E99">
        <w:tab/>
        <w:t xml:space="preserve">Asian Development Bank, “Accounting and Auditing in the Philippines,” in </w:t>
      </w:r>
      <w:r w:rsidRPr="00162E99">
        <w:rPr>
          <w:i/>
          <w:iCs/>
        </w:rPr>
        <w:t>Diagnostic Study of Accounting and Auditing Practices in the Philippines</w:t>
      </w:r>
      <w:r w:rsidRPr="00162E99">
        <w:t>, Mandaluyong: Asian Development Bank, 2003, pp. 29–43.</w:t>
      </w:r>
    </w:p>
    <w:p w:rsidR="00162E99" w:rsidRPr="00162E99" w:rsidRDefault="00162E99">
      <w:pPr>
        <w:pStyle w:val="NormalWeb"/>
        <w:ind w:left="640" w:hanging="640"/>
        <w:divId w:val="1462960568"/>
      </w:pPr>
      <w:r w:rsidRPr="00162E99">
        <w:lastRenderedPageBreak/>
        <w:t>[13]</w:t>
      </w:r>
      <w:r w:rsidRPr="00162E99">
        <w:tab/>
        <w:t>Auditing and Assurance Standards Council, “Philippine Standards on Auditing (PSAs).” [Online]. Available: http://www.aasc.org.ph/downloads/PSA/PSA.php.</w:t>
      </w:r>
    </w:p>
    <w:p w:rsidR="00162E99" w:rsidRPr="00162E99" w:rsidRDefault="00162E99">
      <w:pPr>
        <w:pStyle w:val="NormalWeb"/>
        <w:ind w:left="640" w:hanging="640"/>
        <w:divId w:val="1462960568"/>
      </w:pPr>
      <w:r w:rsidRPr="00162E99">
        <w:t>[14]</w:t>
      </w:r>
      <w:r w:rsidRPr="00162E99">
        <w:tab/>
        <w:t>E. Cohen, “The Need for and Issues Surrounding the Seamless Audit Trail.” p. 15, 2006.</w:t>
      </w:r>
    </w:p>
    <w:p w:rsidR="00162E99" w:rsidRPr="00162E99" w:rsidRDefault="00162E99">
      <w:pPr>
        <w:pStyle w:val="NormalWeb"/>
        <w:ind w:left="640" w:hanging="640"/>
        <w:divId w:val="1462960568"/>
      </w:pPr>
      <w:r w:rsidRPr="00162E99">
        <w:t>[15]</w:t>
      </w:r>
      <w:r w:rsidRPr="00162E99">
        <w:tab/>
        <w:t xml:space="preserve">Conjecture Corporation, “What is an Audit Trail?,” </w:t>
      </w:r>
      <w:r w:rsidRPr="00162E99">
        <w:rPr>
          <w:i/>
          <w:iCs/>
        </w:rPr>
        <w:t>wiseGeek.com</w:t>
      </w:r>
      <w:r w:rsidRPr="00162E99">
        <w:t>. [Online]. Available: http://www.wisegeek.com/what-is-an-audit-trail.htm. [Accessed: 13-Oct-2012].</w:t>
      </w:r>
    </w:p>
    <w:p w:rsidR="00162E99" w:rsidRPr="00162E99" w:rsidRDefault="00162E99">
      <w:pPr>
        <w:pStyle w:val="NormalWeb"/>
        <w:ind w:left="640" w:hanging="640"/>
        <w:divId w:val="1462960568"/>
      </w:pPr>
      <w:r w:rsidRPr="00162E99">
        <w:t>[16]</w:t>
      </w:r>
      <w:r w:rsidRPr="00162E99">
        <w:tab/>
        <w:t>Computer Assisted Audit Group, “A Guide to Computer Assisted Audit Techniques.” p. 9.</w:t>
      </w:r>
    </w:p>
    <w:p w:rsidR="00162E99" w:rsidRPr="00162E99" w:rsidRDefault="00162E99">
      <w:pPr>
        <w:pStyle w:val="NormalWeb"/>
        <w:ind w:left="640" w:hanging="640"/>
        <w:divId w:val="1462960568"/>
      </w:pPr>
      <w:r w:rsidRPr="00162E99">
        <w:t>[17]</w:t>
      </w:r>
      <w:r w:rsidRPr="00162E99">
        <w:tab/>
        <w:t xml:space="preserve">Texas Comptroller of Public Accountants, “Sampling Manual,” </w:t>
      </w:r>
      <w:r w:rsidRPr="00162E99">
        <w:rPr>
          <w:i/>
          <w:iCs/>
        </w:rPr>
        <w:t>Muscle &amp; Nerve</w:t>
      </w:r>
      <w:r w:rsidRPr="00162E99">
        <w:t>, vol. 46, no. 5, p. fmiii–fmiv, Nov. 2012.</w:t>
      </w:r>
    </w:p>
    <w:p w:rsidR="00162E99" w:rsidRPr="00162E99" w:rsidRDefault="00162E99">
      <w:pPr>
        <w:pStyle w:val="NormalWeb"/>
        <w:ind w:left="640" w:hanging="640"/>
        <w:divId w:val="1462960568"/>
      </w:pPr>
      <w:r w:rsidRPr="00162E99">
        <w:t>[18]</w:t>
      </w:r>
      <w:r w:rsidRPr="00162E99">
        <w:tab/>
        <w:t>J. H. Yamamura, “Introduction to Nonstatistical Sampling for Auditors.” 2010.</w:t>
      </w:r>
    </w:p>
    <w:p w:rsidR="00162E99" w:rsidRPr="00162E99" w:rsidRDefault="00162E99">
      <w:pPr>
        <w:pStyle w:val="NormalWeb"/>
        <w:ind w:left="640" w:hanging="640"/>
        <w:divId w:val="1462960568"/>
      </w:pPr>
      <w:r w:rsidRPr="00162E99">
        <w:t>[19]</w:t>
      </w:r>
      <w:r w:rsidRPr="00162E99">
        <w:tab/>
        <w:t>American Institute of Certified Public Accountants, “AU Section 350,” no. 1, pp. 511–524, 2006.</w:t>
      </w:r>
    </w:p>
    <w:p w:rsidR="00162E99" w:rsidRPr="00162E99" w:rsidRDefault="00162E99">
      <w:pPr>
        <w:pStyle w:val="NormalWeb"/>
        <w:ind w:left="640" w:hanging="640"/>
        <w:divId w:val="1462960568"/>
      </w:pPr>
      <w:r w:rsidRPr="00162E99">
        <w:t>[20]</w:t>
      </w:r>
      <w:r w:rsidRPr="00162E99">
        <w:tab/>
        <w:t xml:space="preserve">N. Hitzig, “Statistical Sampling Revisited,” </w:t>
      </w:r>
      <w:r w:rsidRPr="00162E99">
        <w:rPr>
          <w:i/>
          <w:iCs/>
        </w:rPr>
        <w:t>New York State Society of CPAs</w:t>
      </w:r>
      <w:r w:rsidRPr="00162E99">
        <w:t>, vol. 2004, no. 5, 2004.</w:t>
      </w:r>
    </w:p>
    <w:p w:rsidR="00162E99" w:rsidRPr="00162E99" w:rsidRDefault="00162E99">
      <w:pPr>
        <w:pStyle w:val="NormalWeb"/>
        <w:ind w:left="640" w:hanging="640"/>
        <w:divId w:val="1462960568"/>
      </w:pPr>
      <w:r w:rsidRPr="00162E99">
        <w:t>[21]</w:t>
      </w:r>
      <w:r w:rsidRPr="00162E99">
        <w:tab/>
        <w:t xml:space="preserve">Putra, “Non-statistical Audit Sampling Techniques [SAS 39],” </w:t>
      </w:r>
      <w:r w:rsidRPr="00162E99">
        <w:rPr>
          <w:i/>
          <w:iCs/>
        </w:rPr>
        <w:t>Accounting-Financial-Tax.com</w:t>
      </w:r>
      <w:r w:rsidRPr="00162E99">
        <w:t>, 2012. [Online]. Available: http://accounting-financial-tax.com/2010/03/non-statistical-audit-sampling-techniques-sas-39/. [Accessed: 13-Oct-2012].</w:t>
      </w:r>
    </w:p>
    <w:p w:rsidR="00162E99" w:rsidRPr="00162E99" w:rsidRDefault="00162E99">
      <w:pPr>
        <w:pStyle w:val="NormalWeb"/>
        <w:ind w:left="640" w:hanging="640"/>
        <w:divId w:val="1462960568"/>
      </w:pPr>
      <w:r w:rsidRPr="00162E99">
        <w:t>[22]</w:t>
      </w:r>
      <w:r w:rsidRPr="00162E99">
        <w:tab/>
        <w:t>“Audit Sampling.” .</w:t>
      </w:r>
    </w:p>
    <w:p w:rsidR="00162E99" w:rsidRPr="00162E99" w:rsidRDefault="00162E99">
      <w:pPr>
        <w:pStyle w:val="NormalWeb"/>
        <w:ind w:left="640" w:hanging="640"/>
        <w:divId w:val="1462960568"/>
      </w:pPr>
      <w:r w:rsidRPr="00162E99">
        <w:t>[23]</w:t>
      </w:r>
      <w:r w:rsidRPr="00162E99">
        <w:tab/>
        <w:t>Department of Revenue | State of Louisiana, “Non-statistical Sampling Guidelines.” 2009.</w:t>
      </w:r>
    </w:p>
    <w:p w:rsidR="00162E99" w:rsidRPr="00162E99" w:rsidRDefault="00162E99">
      <w:pPr>
        <w:pStyle w:val="NormalWeb"/>
        <w:ind w:left="640" w:hanging="640"/>
        <w:divId w:val="1462960568"/>
      </w:pPr>
      <w:r w:rsidRPr="00162E99">
        <w:t>[24]</w:t>
      </w:r>
      <w:r w:rsidRPr="00162E99">
        <w:tab/>
        <w:t xml:space="preserve">R. V. Salvanera and F. B. Cabalay, “Sampling History - The Philippines Experience,” </w:t>
      </w:r>
      <w:r w:rsidRPr="00162E99">
        <w:rPr>
          <w:i/>
          <w:iCs/>
        </w:rPr>
        <w:t>Asian Journal of Government Audit</w:t>
      </w:r>
      <w:r w:rsidRPr="00162E99">
        <w:t>, 1996.</w:t>
      </w:r>
    </w:p>
    <w:p w:rsidR="00162E99" w:rsidRPr="00162E99" w:rsidRDefault="00162E99">
      <w:pPr>
        <w:pStyle w:val="NormalWeb"/>
        <w:ind w:left="640" w:hanging="640"/>
        <w:divId w:val="1462960568"/>
      </w:pPr>
      <w:r w:rsidRPr="00162E99">
        <w:t>[25]</w:t>
      </w:r>
      <w:r w:rsidRPr="00162E99">
        <w:tab/>
        <w:t>The PHP Group, “PHP: Hypertext Processor.” [Online]. Available: http://www.php.net. [Accessed: 14-Oct-2012].</w:t>
      </w:r>
    </w:p>
    <w:p w:rsidR="00162E99" w:rsidRPr="00162E99" w:rsidRDefault="00162E99">
      <w:pPr>
        <w:pStyle w:val="NormalWeb"/>
        <w:ind w:left="640" w:hanging="640"/>
        <w:divId w:val="1462960568"/>
      </w:pPr>
      <w:r w:rsidRPr="00162E99">
        <w:t>[26]</w:t>
      </w:r>
      <w:r w:rsidRPr="00162E99">
        <w:tab/>
        <w:t>M. Fowler, “Model View Controller.” [Online]. Available: http://martinfowler.com/eaaCatalog/modelViewController.html. [Accessed: 14-Oct-2012].</w:t>
      </w:r>
    </w:p>
    <w:p w:rsidR="00162E99" w:rsidRPr="00162E99" w:rsidRDefault="00162E99">
      <w:pPr>
        <w:pStyle w:val="NormalWeb"/>
        <w:ind w:left="640" w:hanging="640"/>
        <w:divId w:val="1462960568"/>
      </w:pPr>
      <w:r w:rsidRPr="00162E99">
        <w:t>[27]</w:t>
      </w:r>
      <w:r w:rsidRPr="00162E99">
        <w:tab/>
        <w:t xml:space="preserve">EllisLab Inc., “Model-View-Controller,” </w:t>
      </w:r>
      <w:r w:rsidRPr="00162E99">
        <w:rPr>
          <w:i/>
          <w:iCs/>
        </w:rPr>
        <w:t>CodeIgniter.com</w:t>
      </w:r>
      <w:r w:rsidRPr="00162E99">
        <w:t>. [Online]. Available: http://codeigniter.com/user_guide/overview/mvc.html. [Accessed: 14-Oct-2012].</w:t>
      </w:r>
    </w:p>
    <w:p w:rsidR="00162E99" w:rsidRPr="00162E99" w:rsidRDefault="00162E99">
      <w:pPr>
        <w:pStyle w:val="NormalWeb"/>
        <w:ind w:left="640" w:hanging="640"/>
        <w:divId w:val="1462960568"/>
      </w:pPr>
      <w:r w:rsidRPr="00162E99">
        <w:lastRenderedPageBreak/>
        <w:t>[28]</w:t>
      </w:r>
      <w:r w:rsidRPr="00162E99">
        <w:tab/>
        <w:t xml:space="preserve">C. Janssen, “What is a Relational Database Management System (RDBMS)?,” </w:t>
      </w:r>
      <w:r w:rsidRPr="00162E99">
        <w:rPr>
          <w:i/>
          <w:iCs/>
        </w:rPr>
        <w:t>Janalta Interactive Inc.</w:t>
      </w:r>
      <w:r w:rsidRPr="00162E99">
        <w:t xml:space="preserve"> [Online]. Available: http://www.techopedia.com/definition/1235/relational-database-management-system-rdbms. [Accessed: 14-Oct-2012].</w:t>
      </w:r>
    </w:p>
    <w:p w:rsidR="00162E99" w:rsidRPr="00162E99" w:rsidRDefault="00162E99">
      <w:pPr>
        <w:pStyle w:val="NormalWeb"/>
        <w:ind w:left="640" w:hanging="640"/>
        <w:divId w:val="1462960568"/>
      </w:pPr>
      <w:r w:rsidRPr="00162E99">
        <w:t>[29]</w:t>
      </w:r>
      <w:r w:rsidRPr="00162E99">
        <w:tab/>
        <w:t>VersionOne Inc, “What Is Agile Software Development.” [Online]. Available: http://www.versionone.com/Agile101/Agile-Development-Overview/.</w:t>
      </w:r>
    </w:p>
    <w:p w:rsidR="00162E99" w:rsidRPr="00162E99" w:rsidRDefault="00162E99">
      <w:pPr>
        <w:pStyle w:val="NormalWeb"/>
        <w:ind w:left="640" w:hanging="640"/>
        <w:divId w:val="1462960568"/>
      </w:pPr>
      <w:r w:rsidRPr="00162E99">
        <w:t>[30]</w:t>
      </w:r>
      <w:r w:rsidRPr="00162E99">
        <w:tab/>
        <w:t xml:space="preserve">Twitter Developers, “Bootstrap from Twitter,” </w:t>
      </w:r>
      <w:r w:rsidRPr="00162E99">
        <w:rPr>
          <w:i/>
          <w:iCs/>
        </w:rPr>
        <w:t>Twitter Blog</w:t>
      </w:r>
      <w:r w:rsidRPr="00162E99">
        <w:t>. [Online]. Available: https://dev.twitter.com/blog/bootstrap-twitter. [Accessed: 14-Oct-2012].</w:t>
      </w:r>
    </w:p>
    <w:p w:rsidR="00162E99" w:rsidRPr="00162E99" w:rsidRDefault="00162E99">
      <w:pPr>
        <w:pStyle w:val="NormalWeb"/>
        <w:ind w:left="640" w:hanging="640"/>
        <w:divId w:val="1462960568"/>
      </w:pPr>
      <w:r w:rsidRPr="00162E99">
        <w:t>[31]</w:t>
      </w:r>
      <w:r w:rsidRPr="00162E99">
        <w:tab/>
        <w:t xml:space="preserve">“Frontline SMS,” </w:t>
      </w:r>
      <w:r w:rsidRPr="00162E99">
        <w:rPr>
          <w:i/>
          <w:iCs/>
        </w:rPr>
        <w:t>kiwanja.net</w:t>
      </w:r>
      <w:r w:rsidRPr="00162E99">
        <w:t>, 2003. [Online]. Available: http://www.kiwanja.net/frontlinesms.htm. [Accessed: 06-Apr-2013].</w:t>
      </w:r>
    </w:p>
    <w:p w:rsidR="00162E99" w:rsidRPr="00162E99" w:rsidRDefault="00162E99">
      <w:pPr>
        <w:pStyle w:val="NormalWeb"/>
        <w:ind w:left="640" w:hanging="640"/>
        <w:divId w:val="1462960568"/>
      </w:pPr>
      <w:r w:rsidRPr="00162E99">
        <w:t>[32]</w:t>
      </w:r>
      <w:r w:rsidRPr="00162E99">
        <w:tab/>
        <w:t xml:space="preserve">“Triggering an Outgoing SMS in FrontlineSMS: Using the HTTP Trigger,” </w:t>
      </w:r>
      <w:r w:rsidRPr="00162E99">
        <w:rPr>
          <w:i/>
          <w:iCs/>
        </w:rPr>
        <w:t>Int’l Extension and Public Alert Systems Program</w:t>
      </w:r>
      <w:r w:rsidRPr="00162E99">
        <w:t>, 2010. [Online]. Available: http://iepas.net/iepas-blog/2012/7/29/lujuplxx8kj4fv0omknp4re8yezcrc. [Accessed: 06-Apr-2013].</w:t>
      </w:r>
    </w:p>
    <w:p w:rsidR="00162E99" w:rsidRPr="00162E99" w:rsidRDefault="00162E99">
      <w:pPr>
        <w:pStyle w:val="NormalWeb"/>
        <w:ind w:left="640" w:hanging="640"/>
        <w:divId w:val="1462960568"/>
      </w:pPr>
      <w:r w:rsidRPr="00162E99">
        <w:t>[33]</w:t>
      </w:r>
      <w:r w:rsidRPr="00162E99">
        <w:tab/>
        <w:t xml:space="preserve">Oracle Corporation, “MySQL 5.0 Reference Manual :: 12.6.2 Mathematical Functions,” </w:t>
      </w:r>
      <w:r w:rsidRPr="00162E99">
        <w:rPr>
          <w:i/>
          <w:iCs/>
        </w:rPr>
        <w:t>MySQL.com</w:t>
      </w:r>
      <w:r w:rsidRPr="00162E99">
        <w:t>. [Online]. Available: https://dev.mysql.com/doc/refman/5.0/en/mathematical-functions.html#function_rand. [Accessed: 14-Oct-2012].</w:t>
      </w:r>
    </w:p>
    <w:p w:rsidR="00162E99" w:rsidRPr="00162E99" w:rsidRDefault="00162E99">
      <w:pPr>
        <w:pStyle w:val="NormalWeb"/>
        <w:ind w:left="640" w:hanging="640"/>
        <w:divId w:val="1462960568"/>
      </w:pPr>
      <w:r w:rsidRPr="00162E99">
        <w:t>[34]</w:t>
      </w:r>
      <w:r w:rsidRPr="00162E99">
        <w:tab/>
        <w:t xml:space="preserve">Abody97, “PHP: Browse a file then get its path,” </w:t>
      </w:r>
      <w:r w:rsidRPr="00162E99">
        <w:rPr>
          <w:i/>
          <w:iCs/>
        </w:rPr>
        <w:t>Stack Overflow</w:t>
      </w:r>
      <w:r w:rsidRPr="00162E99">
        <w:t xml:space="preserve">, 2012. [Online]. Available: http://stackoverflow.com/questions/11955603/php-browse-a-file-then-get-its-path. </w:t>
      </w:r>
    </w:p>
    <w:p w:rsidR="006579A8" w:rsidRDefault="00327021" w:rsidP="00162E99">
      <w:pPr>
        <w:pStyle w:val="NormalWeb"/>
        <w:ind w:left="640" w:hanging="640"/>
        <w:divId w:val="1225875977"/>
        <w:sectPr w:rsidR="006579A8" w:rsidSect="0033092D">
          <w:pgSz w:w="12240" w:h="15840"/>
          <w:pgMar w:top="1440" w:right="1440" w:bottom="1440" w:left="2160" w:header="720" w:footer="864" w:gutter="0"/>
          <w:cols w:space="720"/>
          <w:docGrid w:linePitch="360"/>
        </w:sectPr>
      </w:pPr>
      <w:r>
        <w:fldChar w:fldCharType="end"/>
      </w:r>
    </w:p>
    <w:p w:rsidR="00B247D4" w:rsidRDefault="006579A8" w:rsidP="006579A8">
      <w:pPr>
        <w:pStyle w:val="NormalWeb"/>
        <w:ind w:left="640" w:hanging="640"/>
        <w:jc w:val="center"/>
        <w:divId w:val="53429821"/>
        <w:rPr>
          <w:b/>
        </w:rPr>
      </w:pPr>
      <w:r>
        <w:rPr>
          <w:b/>
        </w:rPr>
        <w:lastRenderedPageBreak/>
        <w:t>Appendix</w:t>
      </w:r>
    </w:p>
    <w:p w:rsidR="00646A29" w:rsidRDefault="00646A29" w:rsidP="00646A29">
      <w:pPr>
        <w:pStyle w:val="NormalWeb"/>
        <w:ind w:left="640" w:hanging="640"/>
        <w:jc w:val="center"/>
        <w:divId w:val="53429821"/>
      </w:pPr>
      <w:r>
        <w:rPr>
          <w:b/>
        </w:rPr>
        <w:t>Testing Results</w:t>
      </w:r>
    </w:p>
    <w:p w:rsidR="00646A29" w:rsidRDefault="00646A29" w:rsidP="00646A29">
      <w:pPr>
        <w:pStyle w:val="NormalWeb"/>
        <w:ind w:left="640" w:hanging="640"/>
        <w:divId w:val="53429821"/>
        <w:rPr>
          <w:i/>
        </w:rPr>
      </w:pPr>
    </w:p>
    <w:p w:rsidR="00646A29" w:rsidRPr="00646A29" w:rsidRDefault="00646A29" w:rsidP="00646A29">
      <w:pPr>
        <w:pStyle w:val="NormalWeb"/>
        <w:ind w:left="640" w:hanging="640"/>
        <w:divId w:val="53429821"/>
        <w:rPr>
          <w:i/>
        </w:rPr>
      </w:pPr>
      <w:r>
        <w:rPr>
          <w:i/>
        </w:rPr>
        <w:t>Unit Test</w:t>
      </w: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6579A8" w:rsidRPr="006579A8" w:rsidTr="00566614">
        <w:trPr>
          <w:divId w:val="53429821"/>
          <w:trHeight w:val="312"/>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Save Profile</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C:\xampp\htdocs\trailblazer\application\controllers\setup.php</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6579A8" w:rsidRPr="006579A8" w:rsidRDefault="00566614"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0"/>
                <w:szCs w:val="20"/>
              </w:rPr>
            </w:pPr>
          </w:p>
        </w:tc>
      </w:tr>
    </w:tbl>
    <w:p w:rsidR="006579A8" w:rsidRDefault="006579A8"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AF0EB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 xml:space="preserve">Save </w:t>
            </w:r>
            <w:r>
              <w:rPr>
                <w:rFonts w:ascii="Times New Roman" w:eastAsia="Times New Roman" w:hAnsi="Times New Roman" w:cs="Times New Roman"/>
                <w:sz w:val="24"/>
                <w:szCs w:val="24"/>
              </w:rPr>
              <w:t>Preferences</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C:\xampp\htdocs\trailblazer\application\controllers\setup</w:t>
            </w:r>
            <w:r>
              <w:rPr>
                <w:rFonts w:ascii="Times New Roman" w:eastAsia="Times New Roman" w:hAnsi="Times New Roman" w:cs="Times New Roman"/>
                <w:sz w:val="24"/>
                <w:szCs w:val="24"/>
              </w:rPr>
              <w:t>_preferences</w:t>
            </w:r>
            <w:r w:rsidRPr="006579A8">
              <w:rPr>
                <w:rFonts w:ascii="Times New Roman" w:eastAsia="Times New Roman" w:hAnsi="Times New Roman" w:cs="Times New Roman"/>
                <w:sz w:val="24"/>
                <w:szCs w:val="24"/>
              </w:rPr>
              <w:t>.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w:t>
            </w:r>
            <w:r w:rsidRPr="006579A8">
              <w:rPr>
                <w:rFonts w:ascii="Times New Roman" w:eastAsia="Times New Roman" w:hAnsi="Times New Roman" w:cs="Times New Roman"/>
                <w:sz w:val="24"/>
                <w:szCs w:val="24"/>
              </w:rPr>
              <w:t xml:space="preserve"> Profile</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profile\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AF0EB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w:t>
            </w:r>
            <w:r w:rsidRPr="006579A8">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references</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preferences\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ad File</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audit_trail\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7</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9602C5" w:rsidRPr="006579A8" w:rsidTr="009602C5">
        <w:trPr>
          <w:divId w:val="53429821"/>
          <w:trHeight w:val="312"/>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Transaction Details</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sidRPr="009602C5">
              <w:rPr>
                <w:rFonts w:ascii="Times New Roman" w:eastAsia="Times New Roman" w:hAnsi="Times New Roman" w:cs="Times New Roman"/>
                <w:sz w:val="24"/>
                <w:szCs w:val="24"/>
              </w:rPr>
              <w:t>C:\xampp\htdocs\trailblazer\application\controllers\audit_trail\load_trans_details.php</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0"/>
                <w:szCs w:val="20"/>
              </w:rPr>
            </w:pPr>
          </w:p>
        </w:tc>
      </w:tr>
    </w:tbl>
    <w:p w:rsidR="009602C5" w:rsidRDefault="009602C5"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16C07" w:rsidRPr="006579A8" w:rsidTr="00E16C07">
        <w:trPr>
          <w:divId w:val="53429821"/>
          <w:trHeight w:val="312"/>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16C07" w:rsidRPr="006579A8" w:rsidRDefault="00E16C07" w:rsidP="00E16C0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Audit Trail Results</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sidRPr="00E16C07">
              <w:rPr>
                <w:rFonts w:ascii="Times New Roman" w:eastAsia="Times New Roman" w:hAnsi="Times New Roman" w:cs="Times New Roman"/>
                <w:sz w:val="24"/>
                <w:szCs w:val="24"/>
              </w:rPr>
              <w:t>C:\xampp\htdocs\trailblazer\application\controllers\audit_trail\summary.php</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0"/>
                <w:szCs w:val="20"/>
              </w:rPr>
            </w:pPr>
          </w:p>
        </w:tc>
      </w:tr>
    </w:tbl>
    <w:p w:rsidR="00E16C07" w:rsidRDefault="00E16C07"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C37B3" w:rsidRPr="006579A8" w:rsidTr="00EC37B3">
        <w:trPr>
          <w:divId w:val="53429821"/>
          <w:trHeight w:val="312"/>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ve Audit Trail Results</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bject</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bject</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E16C07">
              <w:rPr>
                <w:rFonts w:ascii="Times New Roman" w:eastAsia="Times New Roman" w:hAnsi="Times New Roman" w:cs="Times New Roman"/>
                <w:sz w:val="24"/>
                <w:szCs w:val="24"/>
              </w:rPr>
              <w:t>C:\xampp\htdocs\trailblazer\application\controllers\audit_trail\summary.php</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6</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0"/>
                <w:szCs w:val="20"/>
              </w:rPr>
            </w:pPr>
          </w:p>
        </w:tc>
      </w:tr>
    </w:tbl>
    <w:p w:rsidR="00EC37B3" w:rsidRDefault="00EC37B3"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C37B3" w:rsidRPr="006579A8" w:rsidTr="00EC37B3">
        <w:trPr>
          <w:divId w:val="53429821"/>
          <w:trHeight w:val="312"/>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nt Audit Trail Results</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lastRenderedPageBreak/>
              <w:t>File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EC37B3">
              <w:rPr>
                <w:rFonts w:ascii="Times New Roman" w:eastAsia="Times New Roman" w:hAnsi="Times New Roman" w:cs="Times New Roman"/>
                <w:sz w:val="24"/>
                <w:szCs w:val="24"/>
              </w:rPr>
              <w:t>C:\xampp\htdocs\trailblazer\application\views\audit_trail\summary.tpl</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C37B3" w:rsidRPr="006579A8" w:rsidRDefault="00EC37B3" w:rsidP="00EC37B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5</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0"/>
                <w:szCs w:val="20"/>
              </w:rPr>
            </w:pPr>
          </w:p>
        </w:tc>
      </w:tr>
    </w:tbl>
    <w:p w:rsidR="00EC37B3" w:rsidRDefault="00EC37B3"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650B5C" w:rsidRPr="006579A8" w:rsidTr="00650B5C">
        <w:trPr>
          <w:divId w:val="53429821"/>
          <w:trHeight w:val="312"/>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ect a Sample</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650B5C"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audit_trail\trail_trans.php</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260EA2">
              <w:rPr>
                <w:rFonts w:ascii="Times New Roman" w:eastAsia="Times New Roman" w:hAnsi="Times New Roman" w:cs="Times New Roman"/>
                <w:sz w:val="24"/>
                <w:szCs w:val="24"/>
              </w:rPr>
              <w:t>09</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0"/>
                <w:szCs w:val="20"/>
              </w:rPr>
            </w:pPr>
          </w:p>
        </w:tc>
      </w:tr>
    </w:tbl>
    <w:p w:rsidR="00650B5C" w:rsidRDefault="00650B5C"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nd SMS to Confirm</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audit_trail\trail_transactions.tpl</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0</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pdate a File</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preferences\index.php</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8</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tore a File</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file_directory\index.php</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lastRenderedPageBreak/>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pdate (a File) Later</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file_directory\index.tpl</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8</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27BA9" w:rsidRPr="006579A8" w:rsidTr="00A27BA9">
        <w:trPr>
          <w:divId w:val="53429821"/>
          <w:trHeight w:val="312"/>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Validation Messages</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A27BA9">
              <w:rPr>
                <w:rFonts w:ascii="Times New Roman" w:eastAsia="Times New Roman" w:hAnsi="Times New Roman" w:cs="Times New Roman"/>
                <w:sz w:val="24"/>
                <w:szCs w:val="24"/>
              </w:rPr>
              <w:t>C:\xampp\htdocs\trailblazer\application\controllers\messages\messages.php</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0"/>
                <w:szCs w:val="20"/>
              </w:rPr>
            </w:pPr>
          </w:p>
        </w:tc>
      </w:tr>
    </w:tbl>
    <w:p w:rsidR="00A27BA9" w:rsidRDefault="00A27BA9"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27BA9" w:rsidRPr="006579A8" w:rsidTr="00A27BA9">
        <w:trPr>
          <w:divId w:val="53429821"/>
          <w:trHeight w:val="312"/>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le Director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A27BA9">
              <w:rPr>
                <w:rFonts w:ascii="Times New Roman" w:eastAsia="Times New Roman" w:hAnsi="Times New Roman" w:cs="Times New Roman"/>
                <w:sz w:val="24"/>
                <w:szCs w:val="24"/>
              </w:rPr>
              <w:t>C:\xampp\htdocs\trailblazer\application\controllers\file_directory\index.php</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0"/>
                <w:szCs w:val="20"/>
              </w:rPr>
            </w:pPr>
          </w:p>
        </w:tc>
      </w:tr>
    </w:tbl>
    <w:p w:rsidR="00A27BA9" w:rsidRDefault="00A27BA9" w:rsidP="006579A8">
      <w:pPr>
        <w:pStyle w:val="NormalWeb"/>
        <w:spacing w:before="0" w:beforeAutospacing="0" w:after="0" w:afterAutospacing="0"/>
        <w:ind w:left="640" w:hanging="640"/>
        <w:divId w:val="53429821"/>
      </w:pPr>
    </w:p>
    <w:p w:rsidR="00646A29" w:rsidRDefault="00646A29" w:rsidP="006579A8">
      <w:pPr>
        <w:pStyle w:val="NormalWeb"/>
        <w:spacing w:before="0" w:beforeAutospacing="0" w:after="0" w:afterAutospacing="0"/>
        <w:ind w:left="640" w:hanging="640"/>
        <w:divId w:val="53429821"/>
      </w:pPr>
    </w:p>
    <w:p w:rsidR="00646A29" w:rsidRDefault="00646A29" w:rsidP="006579A8">
      <w:pPr>
        <w:pStyle w:val="NormalWeb"/>
        <w:spacing w:before="0" w:beforeAutospacing="0" w:after="0" w:afterAutospacing="0"/>
        <w:ind w:left="640" w:hanging="640"/>
        <w:divId w:val="53429821"/>
      </w:pPr>
      <w:r>
        <w:rPr>
          <w:i/>
        </w:rPr>
        <w:t>Integration Test</w:t>
      </w:r>
    </w:p>
    <w:p w:rsidR="00646A29" w:rsidRDefault="00646A29" w:rsidP="006579A8">
      <w:pPr>
        <w:pStyle w:val="NormalWeb"/>
        <w:spacing w:before="0" w:beforeAutospacing="0" w:after="0" w:afterAutospacing="0"/>
        <w:ind w:left="640" w:hanging="640"/>
        <w:divId w:val="53429821"/>
      </w:pPr>
    </w:p>
    <w:tbl>
      <w:tblPr>
        <w:tblStyle w:val="TableGrid"/>
        <w:tblW w:w="0" w:type="auto"/>
        <w:tblLook w:val="04A0" w:firstRow="1" w:lastRow="0" w:firstColumn="1" w:lastColumn="0" w:noHBand="0" w:noVBand="1"/>
      </w:tblPr>
      <w:tblGrid>
        <w:gridCol w:w="599"/>
        <w:gridCol w:w="2118"/>
        <w:gridCol w:w="1937"/>
        <w:gridCol w:w="1726"/>
        <w:gridCol w:w="1256"/>
        <w:gridCol w:w="1220"/>
      </w:tblGrid>
      <w:tr w:rsidR="008755D8" w:rsidRPr="007C1278" w:rsidTr="002D4ADB">
        <w:trPr>
          <w:divId w:val="53429821"/>
          <w:trHeight w:val="362"/>
        </w:trPr>
        <w:tc>
          <w:tcPr>
            <w:tcW w:w="599" w:type="dxa"/>
            <w:vAlign w:val="center"/>
          </w:tcPr>
          <w:p w:rsidR="008755D8" w:rsidRPr="007C1278" w:rsidRDefault="008755D8" w:rsidP="008755D8">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118"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937"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726"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256" w:type="dxa"/>
            <w:vAlign w:val="center"/>
          </w:tcPr>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w:t>
            </w:r>
          </w:p>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w:t>
            </w:r>
          </w:p>
        </w:tc>
        <w:tc>
          <w:tcPr>
            <w:tcW w:w="1220" w:type="dxa"/>
            <w:vAlign w:val="center"/>
          </w:tcPr>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1937"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1726"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Login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tween the Authentication module and the </w:t>
            </w:r>
            <w:r>
              <w:rPr>
                <w:rFonts w:ascii="Times New Roman" w:eastAsiaTheme="minorEastAsia" w:hAnsi="Times New Roman" w:cs="Times New Roman"/>
                <w:sz w:val="24"/>
                <w:szCs w:val="24"/>
              </w:rPr>
              <w:lastRenderedPageBreak/>
              <w:t>Homepage module</w:t>
            </w:r>
          </w:p>
        </w:tc>
        <w:tc>
          <w:tcPr>
            <w:tcW w:w="1937"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Enter login credentials and click the Login button</w:t>
            </w:r>
          </w:p>
        </w:tc>
        <w:tc>
          <w:tcPr>
            <w:tcW w:w="1726"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Home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3</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1937"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s) and click the Save button</w:t>
            </w:r>
          </w:p>
        </w:tc>
        <w:tc>
          <w:tcPr>
            <w:tcW w:w="1726"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ed in the File Directory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118"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Transaction Validation module and the Validation Message Management module</w:t>
            </w:r>
          </w:p>
        </w:tc>
        <w:tc>
          <w:tcPr>
            <w:tcW w:w="1937"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c>
          <w:tcPr>
            <w:tcW w:w="1726"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should appear in the Messages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appeared in the Messages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646A29" w:rsidRDefault="00646A29" w:rsidP="006579A8">
      <w:pPr>
        <w:pStyle w:val="NormalWeb"/>
        <w:spacing w:before="0" w:beforeAutospacing="0" w:after="0" w:afterAutospacing="0"/>
        <w:ind w:left="640" w:hanging="640"/>
        <w:divId w:val="53429821"/>
        <w:rPr>
          <w:i/>
        </w:rPr>
      </w:pPr>
    </w:p>
    <w:p w:rsidR="00724797" w:rsidRDefault="00724797" w:rsidP="006579A8">
      <w:pPr>
        <w:pStyle w:val="NormalWeb"/>
        <w:spacing w:before="0" w:beforeAutospacing="0" w:after="0" w:afterAutospacing="0"/>
        <w:ind w:left="640" w:hanging="640"/>
        <w:divId w:val="53429821"/>
        <w:rPr>
          <w:i/>
        </w:rPr>
      </w:pPr>
    </w:p>
    <w:p w:rsidR="00724797" w:rsidRDefault="00724797" w:rsidP="006579A8">
      <w:pPr>
        <w:pStyle w:val="NormalWeb"/>
        <w:spacing w:before="0" w:beforeAutospacing="0" w:after="0" w:afterAutospacing="0"/>
        <w:ind w:left="640" w:hanging="640"/>
        <w:divId w:val="53429821"/>
      </w:pPr>
      <w:r>
        <w:rPr>
          <w:i/>
        </w:rPr>
        <w:t>System Verification Test</w:t>
      </w:r>
    </w:p>
    <w:p w:rsidR="00724797" w:rsidRDefault="00724797" w:rsidP="006579A8">
      <w:pPr>
        <w:pStyle w:val="NormalWeb"/>
        <w:spacing w:before="0" w:beforeAutospacing="0" w:after="0" w:afterAutospacing="0"/>
        <w:ind w:left="640" w:hanging="640"/>
        <w:divId w:val="53429821"/>
      </w:pPr>
    </w:p>
    <w:tbl>
      <w:tblPr>
        <w:tblStyle w:val="TableGrid"/>
        <w:tblpPr w:leftFromText="180" w:rightFromText="180" w:vertAnchor="text" w:horzAnchor="margin" w:tblpY="107"/>
        <w:tblW w:w="8838" w:type="dxa"/>
        <w:tblLayout w:type="fixed"/>
        <w:tblLook w:val="04A0" w:firstRow="1" w:lastRow="0" w:firstColumn="1" w:lastColumn="0" w:noHBand="0" w:noVBand="1"/>
      </w:tblPr>
      <w:tblGrid>
        <w:gridCol w:w="483"/>
        <w:gridCol w:w="1695"/>
        <w:gridCol w:w="1892"/>
        <w:gridCol w:w="1855"/>
        <w:gridCol w:w="1743"/>
        <w:gridCol w:w="1170"/>
      </w:tblGrid>
      <w:tr w:rsidR="00724797" w:rsidRPr="007C1278" w:rsidTr="002D4ADB">
        <w:trPr>
          <w:divId w:val="53429821"/>
          <w:trHeight w:val="362"/>
        </w:trPr>
        <w:tc>
          <w:tcPr>
            <w:tcW w:w="483" w:type="dxa"/>
            <w:vAlign w:val="center"/>
          </w:tcPr>
          <w:p w:rsidR="00724797" w:rsidRPr="007C1278" w:rsidRDefault="00724797" w:rsidP="00724797">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1695"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892"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855"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743" w:type="dxa"/>
            <w:vAlign w:val="center"/>
          </w:tcPr>
          <w:p w:rsidR="00724797"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 Result</w:t>
            </w:r>
          </w:p>
        </w:tc>
        <w:tc>
          <w:tcPr>
            <w:tcW w:w="1170" w:type="dxa"/>
            <w:vAlign w:val="center"/>
          </w:tcPr>
          <w:p w:rsidR="00724797"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accepts an electronic file in CVS format</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lt;Financial Statement&gt;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were displayed on the Income Statement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69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1892"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185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had reached the Transaction File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rt a trail, choose a file, click the Load File button, click links appearing </w:t>
            </w:r>
            <w:r>
              <w:rPr>
                <w:rFonts w:ascii="Times New Roman" w:eastAsiaTheme="minorEastAsia" w:hAnsi="Times New Roman" w:cs="Times New Roman"/>
                <w:sz w:val="24"/>
                <w:szCs w:val="24"/>
              </w:rPr>
              <w:lastRenderedPageBreak/>
              <w:t>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displayed </w:t>
            </w:r>
            <w:r>
              <w:rPr>
                <w:rFonts w:ascii="Times New Roman" w:eastAsiaTheme="minorEastAsia" w:hAnsi="Times New Roman" w:cs="Times New Roman"/>
                <w:sz w:val="24"/>
                <w:szCs w:val="24"/>
              </w:rPr>
              <w:lastRenderedPageBreak/>
              <w:t>amount on …’ phrase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displayed </w:t>
            </w:r>
            <w:r>
              <w:rPr>
                <w:rFonts w:ascii="Times New Roman" w:eastAsiaTheme="minorEastAsia" w:hAnsi="Times New Roman" w:cs="Times New Roman"/>
                <w:sz w:val="24"/>
                <w:szCs w:val="24"/>
              </w:rPr>
              <w:lastRenderedPageBreak/>
              <w:t>amount on …’ phrase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ssed</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4</w:t>
            </w:r>
          </w:p>
        </w:tc>
        <w:tc>
          <w:tcPr>
            <w:tcW w:w="169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1892"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ck if the system enables a user to select </w:t>
            </w:r>
            <w:r>
              <w:rPr>
                <w:rFonts w:ascii="Times New Roman" w:eastAsiaTheme="minorEastAsia" w:hAnsi="Times New Roman" w:cs="Times New Roman"/>
                <w:sz w:val="24"/>
                <w:szCs w:val="24"/>
              </w:rPr>
              <w:lastRenderedPageBreak/>
              <w:t>a sample of transactions</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tart a trail, choose a file, click the Load </w:t>
            </w:r>
            <w:r>
              <w:rPr>
                <w:rFonts w:ascii="Times New Roman" w:eastAsiaTheme="minorEastAsia" w:hAnsi="Times New Roman" w:cs="Times New Roman"/>
                <w:sz w:val="24"/>
                <w:szCs w:val="24"/>
              </w:rPr>
              <w:lastRenderedPageBreak/>
              <w:t>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sample appears on the Transaction File </w:t>
            </w:r>
            <w:r>
              <w:rPr>
                <w:rFonts w:ascii="Times New Roman" w:eastAsiaTheme="minorEastAsia" w:hAnsi="Times New Roman" w:cs="Times New Roman"/>
                <w:sz w:val="24"/>
                <w:szCs w:val="24"/>
              </w:rPr>
              <w:lastRenderedPageBreak/>
              <w:t>page in random order</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sample appeared on the Transaction </w:t>
            </w:r>
            <w:r>
              <w:rPr>
                <w:rFonts w:ascii="Times New Roman" w:eastAsiaTheme="minorEastAsia" w:hAnsi="Times New Roman" w:cs="Times New Roman"/>
                <w:sz w:val="24"/>
                <w:szCs w:val="24"/>
              </w:rPr>
              <w:lastRenderedPageBreak/>
              <w:t>File page in random order</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7</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1892" w:type="dxa"/>
            <w:vAlign w:val="center"/>
          </w:tcPr>
          <w:p w:rsidR="00724797" w:rsidRPr="00AA3156"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link attached to an OR No.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ed on the Messages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1892" w:type="dxa"/>
            <w:vAlign w:val="center"/>
          </w:tcPr>
          <w:p w:rsidR="00724797" w:rsidRPr="00AA3156" w:rsidRDefault="00724797" w:rsidP="00724797">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724797" w:rsidRDefault="00724797" w:rsidP="006579A8">
      <w:pPr>
        <w:pStyle w:val="NormalWeb"/>
        <w:spacing w:before="0" w:beforeAutospacing="0" w:after="0" w:afterAutospacing="0"/>
        <w:ind w:left="640" w:hanging="640"/>
        <w:divId w:val="53429821"/>
      </w:pPr>
    </w:p>
    <w:p w:rsidR="00724797" w:rsidRDefault="00724797" w:rsidP="006579A8">
      <w:pPr>
        <w:pStyle w:val="NormalWeb"/>
        <w:spacing w:before="0" w:beforeAutospacing="0" w:after="0" w:afterAutospacing="0"/>
        <w:ind w:left="640" w:hanging="640"/>
        <w:divId w:val="53429821"/>
      </w:pPr>
    </w:p>
    <w:p w:rsidR="005D1F51" w:rsidRDefault="005D1F51" w:rsidP="005D1F51">
      <w:pPr>
        <w:pStyle w:val="NormalWeb"/>
        <w:spacing w:before="0" w:beforeAutospacing="0" w:after="0" w:afterAutospacing="0"/>
        <w:ind w:left="640" w:hanging="640"/>
        <w:divId w:val="53429821"/>
      </w:pPr>
      <w:r>
        <w:rPr>
          <w:i/>
        </w:rPr>
        <w:lastRenderedPageBreak/>
        <w:t>Security Test</w:t>
      </w:r>
    </w:p>
    <w:p w:rsidR="005D1F51" w:rsidRDefault="005D1F51" w:rsidP="005D1F51">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5D1F51" w:rsidRPr="006579A8" w:rsidTr="005D1F51">
        <w:trPr>
          <w:divId w:val="53429821"/>
          <w:trHeight w:val="312"/>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i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Datatyp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olea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Expected Datatyp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oolea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file_directory\index.tpl</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0"/>
                <w:szCs w:val="20"/>
              </w:rPr>
            </w:pPr>
          </w:p>
        </w:tc>
      </w:tr>
    </w:tbl>
    <w:p w:rsidR="005D1F51" w:rsidRDefault="005D1F51" w:rsidP="005D1F51">
      <w:pPr>
        <w:pStyle w:val="NormalWeb"/>
        <w:spacing w:before="0" w:beforeAutospacing="0" w:after="0" w:afterAutospacing="0"/>
        <w:ind w:left="640" w:hanging="640"/>
        <w:divId w:val="53429821"/>
      </w:pPr>
    </w:p>
    <w:p w:rsidR="005D1F51" w:rsidRDefault="005D1F51" w:rsidP="005D1F51">
      <w:pPr>
        <w:pStyle w:val="NormalWeb"/>
        <w:spacing w:before="0" w:beforeAutospacing="0" w:after="0" w:afterAutospacing="0"/>
        <w:ind w:left="640" w:hanging="640"/>
        <w:divId w:val="53429821"/>
        <w:rPr>
          <w:i/>
        </w:rPr>
      </w:pPr>
    </w:p>
    <w:p w:rsidR="005D1F51" w:rsidRDefault="005D1F51" w:rsidP="002D4ADB">
      <w:pPr>
        <w:pStyle w:val="NormalWeb"/>
        <w:spacing w:before="0" w:beforeAutospacing="0" w:after="0" w:afterAutospacing="0"/>
        <w:ind w:left="640" w:hanging="640"/>
        <w:divId w:val="53429821"/>
        <w:rPr>
          <w:i/>
        </w:rPr>
      </w:pPr>
      <w:r>
        <w:rPr>
          <w:i/>
        </w:rPr>
        <w:t>Compatibility</w:t>
      </w:r>
      <w:r w:rsidR="00766D82">
        <w:rPr>
          <w:i/>
        </w:rPr>
        <w:t xml:space="preserve"> </w:t>
      </w:r>
      <w:r>
        <w:rPr>
          <w:i/>
        </w:rPr>
        <w:t>Test</w:t>
      </w:r>
    </w:p>
    <w:p w:rsidR="002D4ADB" w:rsidRDefault="002D4ADB" w:rsidP="002D4ADB">
      <w:pPr>
        <w:pStyle w:val="NormalWeb"/>
        <w:spacing w:before="0" w:beforeAutospacing="0" w:after="0" w:afterAutospacing="0"/>
        <w:ind w:left="640" w:hanging="640"/>
        <w:divId w:val="53429821"/>
      </w:pPr>
    </w:p>
    <w:tbl>
      <w:tblPr>
        <w:tblStyle w:val="TableGrid"/>
        <w:tblW w:w="0" w:type="auto"/>
        <w:tblLook w:val="04A0" w:firstRow="1" w:lastRow="0" w:firstColumn="1" w:lastColumn="0" w:noHBand="0" w:noVBand="1"/>
      </w:tblPr>
      <w:tblGrid>
        <w:gridCol w:w="599"/>
        <w:gridCol w:w="2116"/>
        <w:gridCol w:w="1938"/>
        <w:gridCol w:w="1727"/>
        <w:gridCol w:w="1256"/>
        <w:gridCol w:w="1220"/>
      </w:tblGrid>
      <w:tr w:rsidR="005D1F51" w:rsidRPr="007C1278" w:rsidTr="00766D82">
        <w:trPr>
          <w:trHeight w:val="362"/>
        </w:trPr>
        <w:tc>
          <w:tcPr>
            <w:tcW w:w="599" w:type="dxa"/>
            <w:vAlign w:val="center"/>
          </w:tcPr>
          <w:p w:rsidR="005D1F51" w:rsidRPr="007C1278" w:rsidRDefault="005D1F51" w:rsidP="00766D8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116"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938"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727"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256" w:type="dxa"/>
            <w:vAlign w:val="center"/>
          </w:tcPr>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w:t>
            </w:r>
          </w:p>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w:t>
            </w:r>
          </w:p>
        </w:tc>
        <w:tc>
          <w:tcPr>
            <w:tcW w:w="1220" w:type="dxa"/>
            <w:vAlign w:val="center"/>
          </w:tcPr>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5D1F51" w:rsidTr="00766D82">
        <w:trPr>
          <w:trHeight w:val="362"/>
        </w:trPr>
        <w:tc>
          <w:tcPr>
            <w:tcW w:w="599" w:type="dxa"/>
            <w:vAlign w:val="center"/>
          </w:tcPr>
          <w:p w:rsidR="005D1F51" w:rsidRPr="00785702"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11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c>
          <w:tcPr>
            <w:tcW w:w="1938"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1727" w:type="dxa"/>
            <w:vAlign w:val="center"/>
          </w:tcPr>
          <w:p w:rsidR="005D1F51" w:rsidRDefault="005D1F51"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 is directed to the </w:t>
            </w:r>
            <w:r w:rsidR="00766D82">
              <w:rPr>
                <w:rFonts w:ascii="Times New Roman" w:eastAsiaTheme="minorEastAsia" w:hAnsi="Times New Roman" w:cs="Times New Roman"/>
                <w:sz w:val="24"/>
                <w:szCs w:val="24"/>
              </w:rPr>
              <w:t>Setup</w:t>
            </w:r>
            <w:r>
              <w:rPr>
                <w:rFonts w:ascii="Times New Roman" w:eastAsiaTheme="minorEastAsia" w:hAnsi="Times New Roman" w:cs="Times New Roman"/>
                <w:sz w:val="24"/>
                <w:szCs w:val="24"/>
              </w:rPr>
              <w:t xml:space="preserve"> page</w:t>
            </w:r>
          </w:p>
        </w:tc>
        <w:tc>
          <w:tcPr>
            <w:tcW w:w="125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Setup page</w:t>
            </w:r>
          </w:p>
        </w:tc>
        <w:tc>
          <w:tcPr>
            <w:tcW w:w="1220" w:type="dxa"/>
            <w:vAlign w:val="center"/>
          </w:tcPr>
          <w:p w:rsidR="005D1F51"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5D1F51" w:rsidTr="00766D82">
        <w:trPr>
          <w:trHeight w:val="362"/>
        </w:trPr>
        <w:tc>
          <w:tcPr>
            <w:tcW w:w="599" w:type="dxa"/>
            <w:vAlign w:val="center"/>
          </w:tcPr>
          <w:p w:rsidR="005D1F51" w:rsidRPr="00785702"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116" w:type="dxa"/>
            <w:vAlign w:val="center"/>
          </w:tcPr>
          <w:p w:rsidR="005D1F51" w:rsidRPr="00785702"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c>
          <w:tcPr>
            <w:tcW w:w="1938" w:type="dxa"/>
            <w:vAlign w:val="center"/>
          </w:tcPr>
          <w:p w:rsidR="005D1F51" w:rsidRPr="00785702"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1727" w:type="dxa"/>
            <w:vAlign w:val="center"/>
          </w:tcPr>
          <w:p w:rsidR="005D1F51" w:rsidRPr="00785702" w:rsidRDefault="005D1F51"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 is directed to the </w:t>
            </w:r>
            <w:r w:rsidR="00766D82">
              <w:rPr>
                <w:rFonts w:ascii="Times New Roman" w:eastAsiaTheme="minorEastAsia" w:hAnsi="Times New Roman" w:cs="Times New Roman"/>
                <w:sz w:val="24"/>
                <w:szCs w:val="24"/>
              </w:rPr>
              <w:t>Setup page</w:t>
            </w:r>
          </w:p>
        </w:tc>
        <w:tc>
          <w:tcPr>
            <w:tcW w:w="125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Setup page</w:t>
            </w:r>
          </w:p>
        </w:tc>
        <w:tc>
          <w:tcPr>
            <w:tcW w:w="1220" w:type="dxa"/>
            <w:vAlign w:val="center"/>
          </w:tcPr>
          <w:p w:rsidR="005D1F51"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5D1F51" w:rsidRDefault="005D1F51"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r>
        <w:rPr>
          <w:i/>
        </w:rPr>
        <w:t>System Performance Test – Efficiency</w:t>
      </w:r>
    </w:p>
    <w:p w:rsidR="00766D82" w:rsidRDefault="00766D82" w:rsidP="00766D82">
      <w:pPr>
        <w:pStyle w:val="NormalWeb"/>
        <w:spacing w:before="0" w:beforeAutospacing="0" w:after="0" w:afterAutospacing="0"/>
        <w:ind w:left="640" w:hanging="640"/>
        <w:rPr>
          <w:i/>
        </w:rPr>
      </w:pPr>
    </w:p>
    <w:tbl>
      <w:tblPr>
        <w:tblStyle w:val="TableGrid"/>
        <w:tblW w:w="0" w:type="auto"/>
        <w:tblInd w:w="18" w:type="dxa"/>
        <w:tblLook w:val="04A0" w:firstRow="1" w:lastRow="0" w:firstColumn="1" w:lastColumn="0" w:noHBand="0" w:noVBand="1"/>
      </w:tblPr>
      <w:tblGrid>
        <w:gridCol w:w="2297"/>
        <w:gridCol w:w="1689"/>
        <w:gridCol w:w="1617"/>
        <w:gridCol w:w="1617"/>
        <w:gridCol w:w="1618"/>
      </w:tblGrid>
      <w:tr w:rsidR="00766D82" w:rsidTr="00766D82">
        <w:trPr>
          <w:trHeight w:val="385"/>
        </w:trPr>
        <w:tc>
          <w:tcPr>
            <w:tcW w:w="2297"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User-Tester</w:t>
            </w:r>
          </w:p>
        </w:tc>
        <w:tc>
          <w:tcPr>
            <w:tcW w:w="1689"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Manual (sec)</w:t>
            </w:r>
          </w:p>
        </w:tc>
        <w:tc>
          <w:tcPr>
            <w:tcW w:w="4852" w:type="dxa"/>
            <w:gridSpan w:val="3"/>
            <w:vAlign w:val="center"/>
          </w:tcPr>
          <w:p w:rsidR="00766D82" w:rsidRPr="00766D82" w:rsidRDefault="00766D82" w:rsidP="00766D82">
            <w:pPr>
              <w:pStyle w:val="NormalWeb"/>
              <w:spacing w:before="0" w:beforeAutospacing="0" w:after="0" w:afterAutospacing="0"/>
              <w:jc w:val="center"/>
              <w:rPr>
                <w:b/>
              </w:rPr>
            </w:pPr>
            <w:r w:rsidRPr="00766D82">
              <w:rPr>
                <w:b/>
              </w:rPr>
              <w:t>Using the System (sec)</w:t>
            </w:r>
          </w:p>
        </w:tc>
      </w:tr>
      <w:tr w:rsidR="00766D82" w:rsidTr="00766D82">
        <w:trPr>
          <w:trHeight w:val="385"/>
        </w:trPr>
        <w:tc>
          <w:tcPr>
            <w:tcW w:w="2297" w:type="dxa"/>
            <w:vMerge/>
            <w:vAlign w:val="center"/>
          </w:tcPr>
          <w:p w:rsidR="00766D82" w:rsidRPr="00766D82" w:rsidRDefault="00766D82" w:rsidP="00766D82">
            <w:pPr>
              <w:pStyle w:val="NormalWeb"/>
              <w:spacing w:before="0" w:beforeAutospacing="0" w:after="0" w:afterAutospacing="0"/>
              <w:rPr>
                <w:b/>
              </w:rPr>
            </w:pPr>
          </w:p>
        </w:tc>
        <w:tc>
          <w:tcPr>
            <w:tcW w:w="1689" w:type="dxa"/>
            <w:vMerge/>
            <w:vAlign w:val="center"/>
          </w:tcPr>
          <w:p w:rsidR="00766D82" w:rsidRPr="00766D82" w:rsidRDefault="00766D82" w:rsidP="00766D82">
            <w:pPr>
              <w:pStyle w:val="NormalWeb"/>
              <w:spacing w:before="0" w:beforeAutospacing="0" w:after="0" w:afterAutospacing="0"/>
              <w:jc w:val="center"/>
              <w:rPr>
                <w:b/>
              </w:rPr>
            </w:pP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1</w:t>
            </w:r>
            <w:r w:rsidRPr="00766D82">
              <w:rPr>
                <w:b/>
                <w:vertAlign w:val="superscript"/>
              </w:rPr>
              <w:t>st</w:t>
            </w:r>
            <w:r w:rsidRPr="00766D82">
              <w:rPr>
                <w:b/>
              </w:rPr>
              <w:t>Attempt</w:t>
            </w: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2</w:t>
            </w:r>
            <w:r w:rsidRPr="00766D82">
              <w:rPr>
                <w:b/>
                <w:vertAlign w:val="superscript"/>
              </w:rPr>
              <w:t>nd</w:t>
            </w:r>
            <w:r w:rsidRPr="00766D82">
              <w:rPr>
                <w:b/>
              </w:rPr>
              <w:t xml:space="preserve"> Attempt</w:t>
            </w:r>
          </w:p>
        </w:tc>
        <w:tc>
          <w:tcPr>
            <w:tcW w:w="1618" w:type="dxa"/>
            <w:vAlign w:val="center"/>
          </w:tcPr>
          <w:p w:rsidR="00766D82" w:rsidRPr="00766D82" w:rsidRDefault="00766D82" w:rsidP="00766D82">
            <w:pPr>
              <w:pStyle w:val="NormalWeb"/>
              <w:spacing w:before="0" w:beforeAutospacing="0" w:after="0" w:afterAutospacing="0"/>
              <w:jc w:val="center"/>
              <w:rPr>
                <w:b/>
              </w:rPr>
            </w:pPr>
            <w:r w:rsidRPr="00766D82">
              <w:rPr>
                <w:b/>
              </w:rPr>
              <w:t>Average</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1</w:t>
            </w:r>
          </w:p>
        </w:tc>
        <w:tc>
          <w:tcPr>
            <w:tcW w:w="1689" w:type="dxa"/>
            <w:vAlign w:val="center"/>
          </w:tcPr>
          <w:p w:rsidR="00766D82" w:rsidRDefault="00766D82" w:rsidP="00766D82">
            <w:pPr>
              <w:pStyle w:val="NormalWeb"/>
              <w:spacing w:before="0" w:beforeAutospacing="0" w:after="0" w:afterAutospacing="0"/>
              <w:jc w:val="center"/>
            </w:pPr>
            <w:r>
              <w:t>405</w:t>
            </w:r>
          </w:p>
        </w:tc>
        <w:tc>
          <w:tcPr>
            <w:tcW w:w="1617" w:type="dxa"/>
            <w:vAlign w:val="center"/>
          </w:tcPr>
          <w:p w:rsidR="00766D82" w:rsidRDefault="00766D82" w:rsidP="00766D82">
            <w:pPr>
              <w:pStyle w:val="NormalWeb"/>
              <w:spacing w:before="0" w:beforeAutospacing="0" w:after="0" w:afterAutospacing="0"/>
              <w:jc w:val="center"/>
            </w:pPr>
            <w:r>
              <w:t>237</w:t>
            </w:r>
          </w:p>
        </w:tc>
        <w:tc>
          <w:tcPr>
            <w:tcW w:w="1617" w:type="dxa"/>
            <w:vAlign w:val="center"/>
          </w:tcPr>
          <w:p w:rsidR="00766D82" w:rsidRDefault="00766D82" w:rsidP="00766D82">
            <w:pPr>
              <w:pStyle w:val="NormalWeb"/>
              <w:spacing w:before="0" w:beforeAutospacing="0" w:after="0" w:afterAutospacing="0"/>
              <w:jc w:val="center"/>
            </w:pPr>
            <w:r>
              <w:t>158</w:t>
            </w:r>
          </w:p>
        </w:tc>
        <w:tc>
          <w:tcPr>
            <w:tcW w:w="1618" w:type="dxa"/>
            <w:vAlign w:val="center"/>
          </w:tcPr>
          <w:p w:rsidR="00766D82" w:rsidRDefault="00766D82" w:rsidP="00766D82">
            <w:pPr>
              <w:pStyle w:val="NormalWeb"/>
              <w:spacing w:before="0" w:beforeAutospacing="0" w:after="0" w:afterAutospacing="0"/>
              <w:jc w:val="center"/>
            </w:pPr>
            <w:r>
              <w:t>197.5</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2</w:t>
            </w:r>
          </w:p>
        </w:tc>
        <w:tc>
          <w:tcPr>
            <w:tcW w:w="1689" w:type="dxa"/>
            <w:vAlign w:val="center"/>
          </w:tcPr>
          <w:p w:rsidR="00766D82" w:rsidRDefault="00766D82" w:rsidP="00766D82">
            <w:pPr>
              <w:pStyle w:val="NormalWeb"/>
              <w:spacing w:before="0" w:beforeAutospacing="0" w:after="0" w:afterAutospacing="0"/>
              <w:jc w:val="center"/>
            </w:pPr>
            <w:r>
              <w:t>227</w:t>
            </w:r>
          </w:p>
        </w:tc>
        <w:tc>
          <w:tcPr>
            <w:tcW w:w="1617" w:type="dxa"/>
            <w:vAlign w:val="center"/>
          </w:tcPr>
          <w:p w:rsidR="00766D82" w:rsidRDefault="00766D82" w:rsidP="00766D82">
            <w:pPr>
              <w:pStyle w:val="NormalWeb"/>
              <w:spacing w:before="0" w:beforeAutospacing="0" w:after="0" w:afterAutospacing="0"/>
              <w:jc w:val="center"/>
            </w:pPr>
            <w:r>
              <w:t>304</w:t>
            </w:r>
          </w:p>
        </w:tc>
        <w:tc>
          <w:tcPr>
            <w:tcW w:w="1617" w:type="dxa"/>
            <w:vAlign w:val="center"/>
          </w:tcPr>
          <w:p w:rsidR="00766D82" w:rsidRDefault="00766D82" w:rsidP="00766D82">
            <w:pPr>
              <w:pStyle w:val="NormalWeb"/>
              <w:spacing w:before="0" w:beforeAutospacing="0" w:after="0" w:afterAutospacing="0"/>
              <w:jc w:val="center"/>
            </w:pPr>
            <w:r>
              <w:t>269</w:t>
            </w:r>
          </w:p>
        </w:tc>
        <w:tc>
          <w:tcPr>
            <w:tcW w:w="1618" w:type="dxa"/>
            <w:vAlign w:val="center"/>
          </w:tcPr>
          <w:p w:rsidR="00766D82" w:rsidRDefault="00766D82" w:rsidP="00766D82">
            <w:pPr>
              <w:pStyle w:val="NormalWeb"/>
              <w:spacing w:before="0" w:beforeAutospacing="0" w:after="0" w:afterAutospacing="0"/>
              <w:jc w:val="center"/>
            </w:pPr>
            <w:r>
              <w:t>286.5</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3</w:t>
            </w:r>
          </w:p>
        </w:tc>
        <w:tc>
          <w:tcPr>
            <w:tcW w:w="1689" w:type="dxa"/>
            <w:vAlign w:val="center"/>
          </w:tcPr>
          <w:p w:rsidR="00766D82" w:rsidRDefault="00766D82" w:rsidP="00766D82">
            <w:pPr>
              <w:pStyle w:val="NormalWeb"/>
              <w:spacing w:before="0" w:beforeAutospacing="0" w:after="0" w:afterAutospacing="0"/>
              <w:jc w:val="center"/>
            </w:pPr>
            <w:r>
              <w:t>2284</w:t>
            </w:r>
          </w:p>
        </w:tc>
        <w:tc>
          <w:tcPr>
            <w:tcW w:w="1617" w:type="dxa"/>
            <w:vAlign w:val="center"/>
          </w:tcPr>
          <w:p w:rsidR="00766D82" w:rsidRDefault="00766D82" w:rsidP="00766D82">
            <w:pPr>
              <w:pStyle w:val="NormalWeb"/>
              <w:spacing w:before="0" w:beforeAutospacing="0" w:after="0" w:afterAutospacing="0"/>
              <w:jc w:val="center"/>
            </w:pPr>
            <w:r>
              <w:t>313</w:t>
            </w:r>
          </w:p>
        </w:tc>
        <w:tc>
          <w:tcPr>
            <w:tcW w:w="1617" w:type="dxa"/>
            <w:vAlign w:val="center"/>
          </w:tcPr>
          <w:p w:rsidR="00766D82" w:rsidRDefault="00766D82" w:rsidP="00766D82">
            <w:pPr>
              <w:pStyle w:val="NormalWeb"/>
              <w:spacing w:before="0" w:beforeAutospacing="0" w:after="0" w:afterAutospacing="0"/>
              <w:jc w:val="center"/>
            </w:pPr>
            <w:r>
              <w:t>105</w:t>
            </w:r>
          </w:p>
        </w:tc>
        <w:tc>
          <w:tcPr>
            <w:tcW w:w="1618" w:type="dxa"/>
            <w:vAlign w:val="center"/>
          </w:tcPr>
          <w:p w:rsidR="00766D82" w:rsidRDefault="00766D82" w:rsidP="00766D82">
            <w:pPr>
              <w:pStyle w:val="NormalWeb"/>
              <w:spacing w:before="0" w:beforeAutospacing="0" w:after="0" w:afterAutospacing="0"/>
              <w:jc w:val="center"/>
            </w:pPr>
            <w:r>
              <w:t>209</w:t>
            </w:r>
          </w:p>
        </w:tc>
      </w:tr>
    </w:tbl>
    <w:p w:rsidR="00766D82" w:rsidRDefault="00766D82" w:rsidP="00766D82">
      <w:pPr>
        <w:pStyle w:val="NormalWeb"/>
        <w:spacing w:before="0" w:beforeAutospacing="0" w:after="0" w:afterAutospacing="0"/>
        <w:ind w:left="640" w:hanging="640"/>
      </w:pPr>
    </w:p>
    <w:p w:rsidR="00766D82" w:rsidRDefault="00766D82"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r>
        <w:rPr>
          <w:i/>
        </w:rPr>
        <w:t>System Performance Test – Accuracy</w:t>
      </w:r>
    </w:p>
    <w:p w:rsidR="00766D82" w:rsidRDefault="00766D82" w:rsidP="00766D82">
      <w:pPr>
        <w:pStyle w:val="NormalWeb"/>
        <w:spacing w:before="0" w:beforeAutospacing="0" w:after="0" w:afterAutospacing="0"/>
        <w:ind w:left="640" w:hanging="640"/>
        <w:rPr>
          <w:i/>
        </w:rPr>
      </w:pPr>
    </w:p>
    <w:tbl>
      <w:tblPr>
        <w:tblStyle w:val="TableGrid"/>
        <w:tblW w:w="0" w:type="auto"/>
        <w:tblInd w:w="18" w:type="dxa"/>
        <w:tblLook w:val="04A0" w:firstRow="1" w:lastRow="0" w:firstColumn="1" w:lastColumn="0" w:noHBand="0" w:noVBand="1"/>
      </w:tblPr>
      <w:tblGrid>
        <w:gridCol w:w="2297"/>
        <w:gridCol w:w="1689"/>
        <w:gridCol w:w="1617"/>
        <w:gridCol w:w="1617"/>
        <w:gridCol w:w="1618"/>
      </w:tblGrid>
      <w:tr w:rsidR="00766D82" w:rsidTr="00766D82">
        <w:trPr>
          <w:trHeight w:val="385"/>
        </w:trPr>
        <w:tc>
          <w:tcPr>
            <w:tcW w:w="2297"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User-Tester</w:t>
            </w:r>
          </w:p>
        </w:tc>
        <w:tc>
          <w:tcPr>
            <w:tcW w:w="1689"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Manual (# of errors)</w:t>
            </w:r>
          </w:p>
        </w:tc>
        <w:tc>
          <w:tcPr>
            <w:tcW w:w="4852" w:type="dxa"/>
            <w:gridSpan w:val="3"/>
            <w:vAlign w:val="center"/>
          </w:tcPr>
          <w:p w:rsidR="00766D82" w:rsidRPr="00766D82" w:rsidRDefault="00766D82" w:rsidP="00766D82">
            <w:pPr>
              <w:pStyle w:val="NormalWeb"/>
              <w:spacing w:before="0" w:beforeAutospacing="0" w:after="0" w:afterAutospacing="0"/>
              <w:jc w:val="center"/>
              <w:rPr>
                <w:b/>
              </w:rPr>
            </w:pPr>
            <w:r w:rsidRPr="00766D82">
              <w:rPr>
                <w:b/>
              </w:rPr>
              <w:t>Using the System (# of errors)</w:t>
            </w:r>
          </w:p>
        </w:tc>
      </w:tr>
      <w:tr w:rsidR="00766D82" w:rsidTr="00766D82">
        <w:trPr>
          <w:trHeight w:val="385"/>
        </w:trPr>
        <w:tc>
          <w:tcPr>
            <w:tcW w:w="2297" w:type="dxa"/>
            <w:vMerge/>
            <w:vAlign w:val="center"/>
          </w:tcPr>
          <w:p w:rsidR="00766D82" w:rsidRPr="00766D82" w:rsidRDefault="00766D82" w:rsidP="00766D82">
            <w:pPr>
              <w:pStyle w:val="NormalWeb"/>
              <w:spacing w:before="0" w:beforeAutospacing="0" w:after="0" w:afterAutospacing="0"/>
              <w:rPr>
                <w:b/>
              </w:rPr>
            </w:pPr>
          </w:p>
        </w:tc>
        <w:tc>
          <w:tcPr>
            <w:tcW w:w="1689" w:type="dxa"/>
            <w:vMerge/>
            <w:vAlign w:val="center"/>
          </w:tcPr>
          <w:p w:rsidR="00766D82" w:rsidRPr="00766D82" w:rsidRDefault="00766D82" w:rsidP="00766D82">
            <w:pPr>
              <w:pStyle w:val="NormalWeb"/>
              <w:spacing w:before="0" w:beforeAutospacing="0" w:after="0" w:afterAutospacing="0"/>
              <w:jc w:val="center"/>
              <w:rPr>
                <w:b/>
              </w:rPr>
            </w:pP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1</w:t>
            </w:r>
            <w:r w:rsidRPr="00766D82">
              <w:rPr>
                <w:b/>
                <w:vertAlign w:val="superscript"/>
              </w:rPr>
              <w:t>st</w:t>
            </w:r>
            <w:r w:rsidRPr="00766D82">
              <w:rPr>
                <w:b/>
              </w:rPr>
              <w:t>Attempt</w:t>
            </w: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2</w:t>
            </w:r>
            <w:r w:rsidRPr="00766D82">
              <w:rPr>
                <w:b/>
                <w:vertAlign w:val="superscript"/>
              </w:rPr>
              <w:t>nd</w:t>
            </w:r>
            <w:r w:rsidRPr="00766D82">
              <w:rPr>
                <w:b/>
              </w:rPr>
              <w:t xml:space="preserve"> Attempt</w:t>
            </w:r>
          </w:p>
        </w:tc>
        <w:tc>
          <w:tcPr>
            <w:tcW w:w="1618" w:type="dxa"/>
            <w:vAlign w:val="center"/>
          </w:tcPr>
          <w:p w:rsidR="00766D82" w:rsidRPr="00766D82" w:rsidRDefault="00766D82" w:rsidP="00766D82">
            <w:pPr>
              <w:pStyle w:val="NormalWeb"/>
              <w:spacing w:before="0" w:beforeAutospacing="0" w:after="0" w:afterAutospacing="0"/>
              <w:jc w:val="center"/>
              <w:rPr>
                <w:b/>
              </w:rPr>
            </w:pPr>
            <w:r w:rsidRPr="00766D82">
              <w:rPr>
                <w:b/>
              </w:rPr>
              <w:t>Average</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1</w:t>
            </w:r>
          </w:p>
        </w:tc>
        <w:tc>
          <w:tcPr>
            <w:tcW w:w="1689" w:type="dxa"/>
            <w:vAlign w:val="center"/>
          </w:tcPr>
          <w:p w:rsidR="00766D82" w:rsidRDefault="00766D82" w:rsidP="00766D82">
            <w:pPr>
              <w:pStyle w:val="NormalWeb"/>
              <w:spacing w:before="0" w:beforeAutospacing="0" w:after="0" w:afterAutospacing="0"/>
              <w:jc w:val="center"/>
            </w:pPr>
            <w:r>
              <w:t>3</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2</w:t>
            </w:r>
          </w:p>
        </w:tc>
        <w:tc>
          <w:tcPr>
            <w:tcW w:w="1689" w:type="dxa"/>
            <w:vAlign w:val="center"/>
          </w:tcPr>
          <w:p w:rsidR="00766D82" w:rsidRDefault="00766D82" w:rsidP="00766D82">
            <w:pPr>
              <w:pStyle w:val="NormalWeb"/>
              <w:spacing w:before="0" w:beforeAutospacing="0" w:after="0" w:afterAutospacing="0"/>
              <w:jc w:val="center"/>
            </w:pPr>
            <w:r>
              <w:t>2</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lastRenderedPageBreak/>
              <w:t>Accountant 3</w:t>
            </w:r>
          </w:p>
        </w:tc>
        <w:tc>
          <w:tcPr>
            <w:tcW w:w="1689" w:type="dxa"/>
            <w:vAlign w:val="center"/>
          </w:tcPr>
          <w:p w:rsidR="00766D82" w:rsidRDefault="00766D82" w:rsidP="00766D82">
            <w:pPr>
              <w:pStyle w:val="NormalWeb"/>
              <w:spacing w:before="0" w:beforeAutospacing="0" w:after="0" w:afterAutospacing="0"/>
              <w:jc w:val="center"/>
            </w:pPr>
            <w:r>
              <w:t>3</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bl>
    <w:p w:rsidR="00766D82" w:rsidRDefault="00766D82" w:rsidP="00766D82">
      <w:pPr>
        <w:pStyle w:val="NormalWeb"/>
        <w:spacing w:before="0" w:beforeAutospacing="0" w:after="0" w:afterAutospacing="0"/>
        <w:ind w:left="640" w:hanging="640"/>
      </w:pPr>
    </w:p>
    <w:p w:rsidR="00766D82" w:rsidRDefault="002D4ADB" w:rsidP="00766D82">
      <w:pPr>
        <w:pStyle w:val="NormalWeb"/>
        <w:spacing w:before="0" w:beforeAutospacing="0" w:after="0" w:afterAutospacing="0"/>
        <w:ind w:left="640" w:hanging="640"/>
        <w:rPr>
          <w:i/>
        </w:rPr>
      </w:pPr>
      <w:r>
        <w:rPr>
          <w:i/>
        </w:rPr>
        <w:t>Note: For Performance Test, the user-testers were allowed to inspect five ledger accounts; same accounts in manual testing and testing using the system</w:t>
      </w:r>
    </w:p>
    <w:p w:rsidR="002D4ADB" w:rsidRDefault="002D4ADB" w:rsidP="00766D82">
      <w:pPr>
        <w:pStyle w:val="NormalWeb"/>
        <w:spacing w:before="0" w:beforeAutospacing="0" w:after="0" w:afterAutospacing="0"/>
        <w:ind w:left="640" w:hanging="640"/>
      </w:pPr>
    </w:p>
    <w:p w:rsidR="002D4ADB" w:rsidRPr="002D4ADB" w:rsidRDefault="002D4ADB" w:rsidP="00766D82">
      <w:pPr>
        <w:pStyle w:val="NormalWeb"/>
        <w:spacing w:before="0" w:beforeAutospacing="0" w:after="0" w:afterAutospacing="0"/>
        <w:ind w:left="640" w:hanging="640"/>
      </w:pPr>
    </w:p>
    <w:p w:rsidR="00766D82" w:rsidRDefault="00766D82" w:rsidP="00766D82">
      <w:pPr>
        <w:pStyle w:val="NormalWeb"/>
        <w:spacing w:before="0" w:beforeAutospacing="0" w:after="0" w:afterAutospacing="0"/>
        <w:ind w:left="640" w:hanging="640"/>
      </w:pPr>
      <w:r>
        <w:rPr>
          <w:i/>
        </w:rPr>
        <w:t>Technology Acceptance Test</w:t>
      </w:r>
    </w:p>
    <w:p w:rsidR="00766D82" w:rsidRDefault="00766D82" w:rsidP="00766D82">
      <w:pPr>
        <w:pStyle w:val="NormalWeb"/>
        <w:spacing w:before="0" w:beforeAutospacing="0" w:after="0" w:afterAutospacing="0"/>
        <w:ind w:left="640" w:hanging="640"/>
      </w:pPr>
    </w:p>
    <w:tbl>
      <w:tblPr>
        <w:tblW w:w="8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2136"/>
        <w:gridCol w:w="1403"/>
        <w:gridCol w:w="1567"/>
        <w:gridCol w:w="1403"/>
        <w:gridCol w:w="990"/>
        <w:gridCol w:w="636"/>
      </w:tblGrid>
      <w:tr w:rsidR="002D4ADB" w:rsidRPr="002D4ADB" w:rsidTr="002D4ADB">
        <w:trPr>
          <w:trHeight w:val="552"/>
        </w:trPr>
        <w:tc>
          <w:tcPr>
            <w:tcW w:w="2358" w:type="dxa"/>
            <w:gridSpan w:val="2"/>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Factors</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1</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3</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Mean</w:t>
            </w:r>
          </w:p>
        </w:tc>
        <w:tc>
          <w:tcPr>
            <w:tcW w:w="636" w:type="dxa"/>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SD</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1.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Perceived Usefulness</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3</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4</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5</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33</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6731" w:type="dxa"/>
            <w:gridSpan w:val="5"/>
            <w:shd w:val="clear" w:color="auto" w:fill="auto"/>
            <w:noWrap/>
            <w:vAlign w:val="center"/>
            <w:hideMark/>
          </w:tcPr>
          <w:p w:rsidR="002D4ADB" w:rsidRPr="002D4ADB" w:rsidRDefault="002D4ADB" w:rsidP="002D4ADB">
            <w:pPr>
              <w:spacing w:after="0" w:line="240" w:lineRule="auto"/>
              <w:jc w:val="right"/>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Average</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6.6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0.49</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II.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Perceived Ease of Use</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33</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3</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4</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5</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6731" w:type="dxa"/>
            <w:gridSpan w:val="5"/>
            <w:shd w:val="clear" w:color="auto" w:fill="auto"/>
            <w:noWrap/>
            <w:vAlign w:val="center"/>
            <w:hideMark/>
          </w:tcPr>
          <w:p w:rsidR="002D4ADB" w:rsidRPr="002D4ADB" w:rsidRDefault="002D4ADB" w:rsidP="002D4ADB">
            <w:pPr>
              <w:spacing w:after="0" w:line="240" w:lineRule="auto"/>
              <w:jc w:val="right"/>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Average</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6.73</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0.44</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III.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Behavioral Intention</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bl>
    <w:p w:rsidR="00766D82" w:rsidRDefault="00766D82" w:rsidP="00766D82">
      <w:pPr>
        <w:pStyle w:val="NormalWeb"/>
        <w:spacing w:before="0" w:beforeAutospacing="0" w:after="0" w:afterAutospacing="0"/>
        <w:ind w:left="640" w:hanging="640"/>
        <w:rPr>
          <w:i/>
        </w:rPr>
      </w:pPr>
    </w:p>
    <w:p w:rsidR="002D4ADB" w:rsidRPr="002D4ADB" w:rsidRDefault="002D4ADB" w:rsidP="00766D82">
      <w:pPr>
        <w:pStyle w:val="NormalWeb"/>
        <w:spacing w:before="0" w:beforeAutospacing="0" w:after="0" w:afterAutospacing="0"/>
        <w:ind w:left="640" w:hanging="640"/>
        <w:rPr>
          <w:i/>
        </w:rPr>
      </w:pPr>
      <w:r>
        <w:rPr>
          <w:i/>
        </w:rPr>
        <w:t>For the questions, refer to Appendix ____</w:t>
      </w:r>
    </w:p>
    <w:sectPr w:rsidR="002D4ADB" w:rsidRPr="002D4ADB"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436C" w:rsidRDefault="003D436C" w:rsidP="00AB12F1">
      <w:pPr>
        <w:spacing w:after="0" w:line="240" w:lineRule="auto"/>
      </w:pPr>
      <w:r>
        <w:separator/>
      </w:r>
    </w:p>
  </w:endnote>
  <w:endnote w:type="continuationSeparator" w:id="0">
    <w:p w:rsidR="003D436C" w:rsidRDefault="003D436C"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306" w:rsidRDefault="00023306"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3089951"/>
      <w:docPartObj>
        <w:docPartGallery w:val="Page Numbers (Bottom of Page)"/>
        <w:docPartUnique/>
      </w:docPartObj>
    </w:sdtPr>
    <w:sdtEndPr>
      <w:rPr>
        <w:noProof/>
      </w:rPr>
    </w:sdtEndPr>
    <w:sdtContent>
      <w:p w:rsidR="00023306" w:rsidRDefault="00023306" w:rsidP="00C15576">
        <w:pPr>
          <w:pStyle w:val="Footer"/>
          <w:tabs>
            <w:tab w:val="clear" w:pos="9360"/>
          </w:tabs>
          <w:ind w:firstLine="4590"/>
        </w:pPr>
        <w:r w:rsidRPr="00A93738">
          <w:rPr>
            <w:rFonts w:ascii="Times New Roman" w:hAnsi="Times New Roman" w:cs="Times New Roman"/>
            <w:sz w:val="24"/>
            <w:szCs w:val="24"/>
          </w:rPr>
          <w:fldChar w:fldCharType="begin"/>
        </w:r>
        <w:r w:rsidRPr="00A93738">
          <w:rPr>
            <w:rFonts w:ascii="Times New Roman" w:hAnsi="Times New Roman" w:cs="Times New Roman"/>
            <w:sz w:val="24"/>
            <w:szCs w:val="24"/>
          </w:rPr>
          <w:instrText xml:space="preserve"> PAGE   \* MERGEFORMAT </w:instrText>
        </w:r>
        <w:r w:rsidRPr="00A93738">
          <w:rPr>
            <w:rFonts w:ascii="Times New Roman" w:hAnsi="Times New Roman" w:cs="Times New Roman"/>
            <w:sz w:val="24"/>
            <w:szCs w:val="24"/>
          </w:rPr>
          <w:fldChar w:fldCharType="separate"/>
        </w:r>
        <w:r w:rsidR="0004140D">
          <w:rPr>
            <w:rFonts w:ascii="Times New Roman" w:hAnsi="Times New Roman" w:cs="Times New Roman"/>
            <w:noProof/>
            <w:sz w:val="24"/>
            <w:szCs w:val="24"/>
          </w:rPr>
          <w:t>vii</w:t>
        </w:r>
        <w:r w:rsidRPr="00A93738">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306" w:rsidRPr="00C15576" w:rsidRDefault="00C15576" w:rsidP="00C15576">
    <w:pPr>
      <w:pStyle w:val="Footer"/>
      <w:rPr>
        <w:rFonts w:ascii="Times New Roman" w:hAnsi="Times New Roman" w:cs="Times New Roman"/>
      </w:rPr>
    </w:pPr>
    <w:r w:rsidRPr="00C15576">
      <w:rPr>
        <w:rFonts w:ascii="Times New Roman" w:hAnsi="Times New Roman" w:cs="Times New Roman"/>
      </w:rPr>
      <w:tab/>
    </w:r>
    <w:r w:rsidR="00023306" w:rsidRPr="00C15576">
      <w:rPr>
        <w:rFonts w:ascii="Times New Roman" w:hAnsi="Times New Roman" w:cs="Times New Roman"/>
      </w:rPr>
      <w:fldChar w:fldCharType="begin"/>
    </w:r>
    <w:r w:rsidR="00023306" w:rsidRPr="00C15576">
      <w:rPr>
        <w:rFonts w:ascii="Times New Roman" w:hAnsi="Times New Roman" w:cs="Times New Roman"/>
      </w:rPr>
      <w:instrText xml:space="preserve"> PAGE   \* MERGEFORMAT </w:instrText>
    </w:r>
    <w:r w:rsidR="00023306" w:rsidRPr="00C15576">
      <w:rPr>
        <w:rFonts w:ascii="Times New Roman" w:hAnsi="Times New Roman" w:cs="Times New Roman"/>
      </w:rPr>
      <w:fldChar w:fldCharType="separate"/>
    </w:r>
    <w:r w:rsidR="0004140D">
      <w:rPr>
        <w:rFonts w:ascii="Times New Roman" w:hAnsi="Times New Roman" w:cs="Times New Roman"/>
        <w:noProof/>
      </w:rPr>
      <w:t>4</w:t>
    </w:r>
    <w:r w:rsidR="00023306" w:rsidRPr="00C15576">
      <w:rPr>
        <w:rFonts w:ascii="Times New Roman" w:hAnsi="Times New Roman" w:cs="Times New Roman"/>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3306" w:rsidRDefault="000233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436C" w:rsidRDefault="003D436C" w:rsidP="00AB12F1">
      <w:pPr>
        <w:spacing w:after="0" w:line="240" w:lineRule="auto"/>
      </w:pPr>
      <w:r>
        <w:separator/>
      </w:r>
    </w:p>
  </w:footnote>
  <w:footnote w:type="continuationSeparator" w:id="0">
    <w:p w:rsidR="003D436C" w:rsidRDefault="003D436C"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595EB5"/>
    <w:multiLevelType w:val="hybridMultilevel"/>
    <w:tmpl w:val="1AFA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0">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30C61FD"/>
    <w:multiLevelType w:val="hybridMultilevel"/>
    <w:tmpl w:val="DC8EAF58"/>
    <w:lvl w:ilvl="0" w:tplc="BE9E4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F1203D"/>
    <w:multiLevelType w:val="hybridMultilevel"/>
    <w:tmpl w:val="A678B6D4"/>
    <w:lvl w:ilvl="0" w:tplc="B39A92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C16F30"/>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562B4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2C26EC2"/>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3BAF66B0"/>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0581F82"/>
    <w:multiLevelType w:val="hybridMultilevel"/>
    <w:tmpl w:val="CC16F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7262C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972AE"/>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FC073C"/>
    <w:multiLevelType w:val="hybridMultilevel"/>
    <w:tmpl w:val="D5187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FBB380B"/>
    <w:multiLevelType w:val="hybridMultilevel"/>
    <w:tmpl w:val="7E52AFE8"/>
    <w:lvl w:ilvl="0" w:tplc="01E29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D11C86"/>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7C8135A"/>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2"/>
  </w:num>
  <w:num w:numId="4">
    <w:abstractNumId w:val="0"/>
  </w:num>
  <w:num w:numId="5">
    <w:abstractNumId w:val="1"/>
  </w:num>
  <w:num w:numId="6">
    <w:abstractNumId w:val="4"/>
  </w:num>
  <w:num w:numId="7">
    <w:abstractNumId w:val="21"/>
  </w:num>
  <w:num w:numId="8">
    <w:abstractNumId w:val="3"/>
  </w:num>
  <w:num w:numId="9">
    <w:abstractNumId w:val="9"/>
  </w:num>
  <w:num w:numId="10">
    <w:abstractNumId w:val="39"/>
  </w:num>
  <w:num w:numId="11">
    <w:abstractNumId w:val="8"/>
  </w:num>
  <w:num w:numId="12">
    <w:abstractNumId w:val="29"/>
  </w:num>
  <w:num w:numId="13">
    <w:abstractNumId w:val="37"/>
  </w:num>
  <w:num w:numId="14">
    <w:abstractNumId w:val="38"/>
  </w:num>
  <w:num w:numId="15">
    <w:abstractNumId w:val="20"/>
  </w:num>
  <w:num w:numId="16">
    <w:abstractNumId w:val="30"/>
  </w:num>
  <w:num w:numId="17">
    <w:abstractNumId w:val="17"/>
  </w:num>
  <w:num w:numId="18">
    <w:abstractNumId w:val="34"/>
  </w:num>
  <w:num w:numId="19">
    <w:abstractNumId w:val="35"/>
  </w:num>
  <w:num w:numId="20">
    <w:abstractNumId w:val="5"/>
  </w:num>
  <w:num w:numId="21">
    <w:abstractNumId w:val="23"/>
  </w:num>
  <w:num w:numId="22">
    <w:abstractNumId w:val="32"/>
  </w:num>
  <w:num w:numId="23">
    <w:abstractNumId w:val="6"/>
  </w:num>
  <w:num w:numId="24">
    <w:abstractNumId w:val="19"/>
  </w:num>
  <w:num w:numId="25">
    <w:abstractNumId w:val="28"/>
  </w:num>
  <w:num w:numId="26">
    <w:abstractNumId w:val="13"/>
  </w:num>
  <w:num w:numId="27">
    <w:abstractNumId w:val="24"/>
  </w:num>
  <w:num w:numId="28">
    <w:abstractNumId w:val="16"/>
  </w:num>
  <w:num w:numId="29">
    <w:abstractNumId w:val="27"/>
  </w:num>
  <w:num w:numId="30">
    <w:abstractNumId w:val="22"/>
  </w:num>
  <w:num w:numId="31">
    <w:abstractNumId w:val="36"/>
  </w:num>
  <w:num w:numId="32">
    <w:abstractNumId w:val="18"/>
  </w:num>
  <w:num w:numId="33">
    <w:abstractNumId w:val="26"/>
  </w:num>
  <w:num w:numId="34">
    <w:abstractNumId w:val="25"/>
  </w:num>
  <w:num w:numId="35">
    <w:abstractNumId w:val="33"/>
  </w:num>
  <w:num w:numId="36">
    <w:abstractNumId w:val="11"/>
  </w:num>
  <w:num w:numId="37">
    <w:abstractNumId w:val="12"/>
  </w:num>
  <w:num w:numId="38">
    <w:abstractNumId w:val="15"/>
  </w:num>
  <w:num w:numId="39">
    <w:abstractNumId w:val="31"/>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B1A"/>
    <w:rsid w:val="00011EE8"/>
    <w:rsid w:val="000143E7"/>
    <w:rsid w:val="00021EFA"/>
    <w:rsid w:val="00023306"/>
    <w:rsid w:val="000234D6"/>
    <w:rsid w:val="0002576A"/>
    <w:rsid w:val="00032345"/>
    <w:rsid w:val="00033DBE"/>
    <w:rsid w:val="00035004"/>
    <w:rsid w:val="000403C5"/>
    <w:rsid w:val="0004140D"/>
    <w:rsid w:val="000432C2"/>
    <w:rsid w:val="000475FD"/>
    <w:rsid w:val="00061E37"/>
    <w:rsid w:val="000652FB"/>
    <w:rsid w:val="000715B8"/>
    <w:rsid w:val="000726BD"/>
    <w:rsid w:val="00074922"/>
    <w:rsid w:val="00074BC5"/>
    <w:rsid w:val="000770A0"/>
    <w:rsid w:val="00084873"/>
    <w:rsid w:val="00086D32"/>
    <w:rsid w:val="00091E6B"/>
    <w:rsid w:val="00095C0E"/>
    <w:rsid w:val="000A6583"/>
    <w:rsid w:val="000B1D48"/>
    <w:rsid w:val="000B28C4"/>
    <w:rsid w:val="000B2B06"/>
    <w:rsid w:val="000B50BB"/>
    <w:rsid w:val="000B6B26"/>
    <w:rsid w:val="000C0322"/>
    <w:rsid w:val="000D0996"/>
    <w:rsid w:val="000D1C61"/>
    <w:rsid w:val="000D2772"/>
    <w:rsid w:val="000E025A"/>
    <w:rsid w:val="000E682E"/>
    <w:rsid w:val="000F0C1D"/>
    <w:rsid w:val="000F554A"/>
    <w:rsid w:val="001000DA"/>
    <w:rsid w:val="00107CC0"/>
    <w:rsid w:val="00113A65"/>
    <w:rsid w:val="00121F29"/>
    <w:rsid w:val="0012545E"/>
    <w:rsid w:val="001265DD"/>
    <w:rsid w:val="00130E0B"/>
    <w:rsid w:val="00133533"/>
    <w:rsid w:val="00133DFC"/>
    <w:rsid w:val="0014006C"/>
    <w:rsid w:val="001421C8"/>
    <w:rsid w:val="00142B77"/>
    <w:rsid w:val="00162E99"/>
    <w:rsid w:val="0018274F"/>
    <w:rsid w:val="00184D69"/>
    <w:rsid w:val="00190C6A"/>
    <w:rsid w:val="00190DFB"/>
    <w:rsid w:val="001A4379"/>
    <w:rsid w:val="001A5860"/>
    <w:rsid w:val="001C2958"/>
    <w:rsid w:val="001D4163"/>
    <w:rsid w:val="001D4295"/>
    <w:rsid w:val="001D5936"/>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5131D"/>
    <w:rsid w:val="00256FA5"/>
    <w:rsid w:val="00260EA2"/>
    <w:rsid w:val="00264083"/>
    <w:rsid w:val="0028042A"/>
    <w:rsid w:val="00287A93"/>
    <w:rsid w:val="002904AA"/>
    <w:rsid w:val="002926A2"/>
    <w:rsid w:val="0029334E"/>
    <w:rsid w:val="002A65C5"/>
    <w:rsid w:val="002B2E00"/>
    <w:rsid w:val="002B4A9C"/>
    <w:rsid w:val="002B5F43"/>
    <w:rsid w:val="002C3713"/>
    <w:rsid w:val="002D3BB5"/>
    <w:rsid w:val="002D4ADB"/>
    <w:rsid w:val="002E006A"/>
    <w:rsid w:val="002E31AC"/>
    <w:rsid w:val="00322739"/>
    <w:rsid w:val="00324C3F"/>
    <w:rsid w:val="00327021"/>
    <w:rsid w:val="0033092D"/>
    <w:rsid w:val="00333F83"/>
    <w:rsid w:val="003354B9"/>
    <w:rsid w:val="00340AF3"/>
    <w:rsid w:val="00347AA2"/>
    <w:rsid w:val="00355CF5"/>
    <w:rsid w:val="00370F69"/>
    <w:rsid w:val="00372A28"/>
    <w:rsid w:val="00372A2C"/>
    <w:rsid w:val="00377033"/>
    <w:rsid w:val="003801EE"/>
    <w:rsid w:val="00391BBF"/>
    <w:rsid w:val="00392AAC"/>
    <w:rsid w:val="00392DD5"/>
    <w:rsid w:val="003A1BAC"/>
    <w:rsid w:val="003A1C09"/>
    <w:rsid w:val="003A4730"/>
    <w:rsid w:val="003A4E10"/>
    <w:rsid w:val="003A6F61"/>
    <w:rsid w:val="003A733F"/>
    <w:rsid w:val="003C066C"/>
    <w:rsid w:val="003D1C8E"/>
    <w:rsid w:val="003D436C"/>
    <w:rsid w:val="003D6FCA"/>
    <w:rsid w:val="003E79CF"/>
    <w:rsid w:val="003F69CD"/>
    <w:rsid w:val="00402291"/>
    <w:rsid w:val="00404B7F"/>
    <w:rsid w:val="00404CCC"/>
    <w:rsid w:val="004057C4"/>
    <w:rsid w:val="0041346B"/>
    <w:rsid w:val="004335D1"/>
    <w:rsid w:val="004339F5"/>
    <w:rsid w:val="0044250C"/>
    <w:rsid w:val="004467A8"/>
    <w:rsid w:val="00450C46"/>
    <w:rsid w:val="00450CD0"/>
    <w:rsid w:val="00453FB8"/>
    <w:rsid w:val="004642CF"/>
    <w:rsid w:val="00465C93"/>
    <w:rsid w:val="0047229E"/>
    <w:rsid w:val="00475C73"/>
    <w:rsid w:val="00481AF7"/>
    <w:rsid w:val="00486998"/>
    <w:rsid w:val="0048792A"/>
    <w:rsid w:val="00491DB4"/>
    <w:rsid w:val="004951EB"/>
    <w:rsid w:val="00497176"/>
    <w:rsid w:val="004B0D51"/>
    <w:rsid w:val="004C532A"/>
    <w:rsid w:val="004C78D5"/>
    <w:rsid w:val="004D4189"/>
    <w:rsid w:val="004D4819"/>
    <w:rsid w:val="004D7A3F"/>
    <w:rsid w:val="004E3B8A"/>
    <w:rsid w:val="004E59DE"/>
    <w:rsid w:val="004E68C8"/>
    <w:rsid w:val="004F2B35"/>
    <w:rsid w:val="004F631E"/>
    <w:rsid w:val="0050288A"/>
    <w:rsid w:val="005037ED"/>
    <w:rsid w:val="00503C11"/>
    <w:rsid w:val="00504E1F"/>
    <w:rsid w:val="00513713"/>
    <w:rsid w:val="00514D43"/>
    <w:rsid w:val="005153D1"/>
    <w:rsid w:val="00524010"/>
    <w:rsid w:val="0052662C"/>
    <w:rsid w:val="005330C6"/>
    <w:rsid w:val="00535244"/>
    <w:rsid w:val="00541584"/>
    <w:rsid w:val="00546DAC"/>
    <w:rsid w:val="00555720"/>
    <w:rsid w:val="005615F2"/>
    <w:rsid w:val="00562541"/>
    <w:rsid w:val="0056400F"/>
    <w:rsid w:val="00566614"/>
    <w:rsid w:val="0057291D"/>
    <w:rsid w:val="00577682"/>
    <w:rsid w:val="00577BE7"/>
    <w:rsid w:val="0059023B"/>
    <w:rsid w:val="00596012"/>
    <w:rsid w:val="00596FA1"/>
    <w:rsid w:val="005A71F6"/>
    <w:rsid w:val="005B5219"/>
    <w:rsid w:val="005C085E"/>
    <w:rsid w:val="005C6740"/>
    <w:rsid w:val="005C748D"/>
    <w:rsid w:val="005D1F51"/>
    <w:rsid w:val="005D37FC"/>
    <w:rsid w:val="005D4976"/>
    <w:rsid w:val="005E422F"/>
    <w:rsid w:val="005E5445"/>
    <w:rsid w:val="005F57D3"/>
    <w:rsid w:val="005F68F4"/>
    <w:rsid w:val="00616A72"/>
    <w:rsid w:val="00617DA9"/>
    <w:rsid w:val="00621C4D"/>
    <w:rsid w:val="006225C4"/>
    <w:rsid w:val="00626B94"/>
    <w:rsid w:val="006308FE"/>
    <w:rsid w:val="006420C1"/>
    <w:rsid w:val="00646A29"/>
    <w:rsid w:val="00647454"/>
    <w:rsid w:val="006505CF"/>
    <w:rsid w:val="00650B5C"/>
    <w:rsid w:val="00655A80"/>
    <w:rsid w:val="006579A8"/>
    <w:rsid w:val="006637BE"/>
    <w:rsid w:val="00687B2D"/>
    <w:rsid w:val="006907F1"/>
    <w:rsid w:val="006917E9"/>
    <w:rsid w:val="006A22F7"/>
    <w:rsid w:val="006A297D"/>
    <w:rsid w:val="006B41D2"/>
    <w:rsid w:val="006C220E"/>
    <w:rsid w:val="006C3B28"/>
    <w:rsid w:val="006C578D"/>
    <w:rsid w:val="006C7F9E"/>
    <w:rsid w:val="006D461F"/>
    <w:rsid w:val="006F125E"/>
    <w:rsid w:val="007033DF"/>
    <w:rsid w:val="007049AA"/>
    <w:rsid w:val="00704DB4"/>
    <w:rsid w:val="00710352"/>
    <w:rsid w:val="007138AE"/>
    <w:rsid w:val="00721889"/>
    <w:rsid w:val="007220C6"/>
    <w:rsid w:val="007240BF"/>
    <w:rsid w:val="00724797"/>
    <w:rsid w:val="00724F2C"/>
    <w:rsid w:val="00734299"/>
    <w:rsid w:val="00746371"/>
    <w:rsid w:val="00750C45"/>
    <w:rsid w:val="00754AA4"/>
    <w:rsid w:val="0076260C"/>
    <w:rsid w:val="00766CE0"/>
    <w:rsid w:val="00766D82"/>
    <w:rsid w:val="00767B09"/>
    <w:rsid w:val="00774A2F"/>
    <w:rsid w:val="007753CC"/>
    <w:rsid w:val="00781125"/>
    <w:rsid w:val="007823E8"/>
    <w:rsid w:val="0078282F"/>
    <w:rsid w:val="00784838"/>
    <w:rsid w:val="00785702"/>
    <w:rsid w:val="00786776"/>
    <w:rsid w:val="007B6628"/>
    <w:rsid w:val="007C1278"/>
    <w:rsid w:val="007C2540"/>
    <w:rsid w:val="007D405A"/>
    <w:rsid w:val="007D57F9"/>
    <w:rsid w:val="007D79A8"/>
    <w:rsid w:val="007E2DDB"/>
    <w:rsid w:val="007F2776"/>
    <w:rsid w:val="007F2E94"/>
    <w:rsid w:val="007F5906"/>
    <w:rsid w:val="00802FF3"/>
    <w:rsid w:val="00823807"/>
    <w:rsid w:val="00825D7F"/>
    <w:rsid w:val="00831195"/>
    <w:rsid w:val="00831ED1"/>
    <w:rsid w:val="008369DA"/>
    <w:rsid w:val="00837449"/>
    <w:rsid w:val="00837823"/>
    <w:rsid w:val="00837BED"/>
    <w:rsid w:val="00840DA4"/>
    <w:rsid w:val="00853B8F"/>
    <w:rsid w:val="008560BD"/>
    <w:rsid w:val="008604FA"/>
    <w:rsid w:val="00861F95"/>
    <w:rsid w:val="00865056"/>
    <w:rsid w:val="008702DF"/>
    <w:rsid w:val="008724B3"/>
    <w:rsid w:val="008755D8"/>
    <w:rsid w:val="0088505A"/>
    <w:rsid w:val="008C4355"/>
    <w:rsid w:val="008D2520"/>
    <w:rsid w:val="008D4C71"/>
    <w:rsid w:val="008E47ED"/>
    <w:rsid w:val="008E74E4"/>
    <w:rsid w:val="008F16CC"/>
    <w:rsid w:val="008F4BF1"/>
    <w:rsid w:val="008F6E48"/>
    <w:rsid w:val="00930989"/>
    <w:rsid w:val="009369F0"/>
    <w:rsid w:val="009373B5"/>
    <w:rsid w:val="0094392F"/>
    <w:rsid w:val="00944F56"/>
    <w:rsid w:val="009562FE"/>
    <w:rsid w:val="009602C5"/>
    <w:rsid w:val="00962686"/>
    <w:rsid w:val="00965BB3"/>
    <w:rsid w:val="0097328C"/>
    <w:rsid w:val="0097461F"/>
    <w:rsid w:val="00981358"/>
    <w:rsid w:val="00994F07"/>
    <w:rsid w:val="009A049A"/>
    <w:rsid w:val="009A39CD"/>
    <w:rsid w:val="009B05EF"/>
    <w:rsid w:val="009B2571"/>
    <w:rsid w:val="009B5FDE"/>
    <w:rsid w:val="009B7FBF"/>
    <w:rsid w:val="009C1D66"/>
    <w:rsid w:val="009D6D18"/>
    <w:rsid w:val="009D7F14"/>
    <w:rsid w:val="009E0A7C"/>
    <w:rsid w:val="009E24D0"/>
    <w:rsid w:val="009E3F4A"/>
    <w:rsid w:val="009E4831"/>
    <w:rsid w:val="009E51A9"/>
    <w:rsid w:val="009E6CC5"/>
    <w:rsid w:val="009F50E6"/>
    <w:rsid w:val="009F58BA"/>
    <w:rsid w:val="00A17FFA"/>
    <w:rsid w:val="00A24BCB"/>
    <w:rsid w:val="00A25B3C"/>
    <w:rsid w:val="00A265E3"/>
    <w:rsid w:val="00A271C7"/>
    <w:rsid w:val="00A27BA9"/>
    <w:rsid w:val="00A3140A"/>
    <w:rsid w:val="00A31CD3"/>
    <w:rsid w:val="00A32876"/>
    <w:rsid w:val="00A353AF"/>
    <w:rsid w:val="00A4140B"/>
    <w:rsid w:val="00A50C95"/>
    <w:rsid w:val="00A62E0E"/>
    <w:rsid w:val="00A653F4"/>
    <w:rsid w:val="00A750E4"/>
    <w:rsid w:val="00A757D2"/>
    <w:rsid w:val="00A84171"/>
    <w:rsid w:val="00A8510A"/>
    <w:rsid w:val="00A90B9C"/>
    <w:rsid w:val="00A93738"/>
    <w:rsid w:val="00A95F86"/>
    <w:rsid w:val="00AA1021"/>
    <w:rsid w:val="00AA3156"/>
    <w:rsid w:val="00AA659C"/>
    <w:rsid w:val="00AA65CD"/>
    <w:rsid w:val="00AB12F1"/>
    <w:rsid w:val="00AB1A1D"/>
    <w:rsid w:val="00AE3E3C"/>
    <w:rsid w:val="00AE71C4"/>
    <w:rsid w:val="00AF0988"/>
    <w:rsid w:val="00AF0EB2"/>
    <w:rsid w:val="00AF6D47"/>
    <w:rsid w:val="00AF79A7"/>
    <w:rsid w:val="00B03DFB"/>
    <w:rsid w:val="00B053AF"/>
    <w:rsid w:val="00B10A01"/>
    <w:rsid w:val="00B11376"/>
    <w:rsid w:val="00B12B53"/>
    <w:rsid w:val="00B1347D"/>
    <w:rsid w:val="00B23CD1"/>
    <w:rsid w:val="00B247D4"/>
    <w:rsid w:val="00B24C3F"/>
    <w:rsid w:val="00B26C50"/>
    <w:rsid w:val="00B30857"/>
    <w:rsid w:val="00B33760"/>
    <w:rsid w:val="00B460DE"/>
    <w:rsid w:val="00B50658"/>
    <w:rsid w:val="00B518A2"/>
    <w:rsid w:val="00B53112"/>
    <w:rsid w:val="00B5441F"/>
    <w:rsid w:val="00B60D08"/>
    <w:rsid w:val="00B679AD"/>
    <w:rsid w:val="00B81D07"/>
    <w:rsid w:val="00B82A51"/>
    <w:rsid w:val="00B8597A"/>
    <w:rsid w:val="00B90381"/>
    <w:rsid w:val="00B90D81"/>
    <w:rsid w:val="00B93BD8"/>
    <w:rsid w:val="00BA7A9E"/>
    <w:rsid w:val="00BB1FBE"/>
    <w:rsid w:val="00BB49B3"/>
    <w:rsid w:val="00BC3084"/>
    <w:rsid w:val="00BD32D7"/>
    <w:rsid w:val="00BD5A9D"/>
    <w:rsid w:val="00C15576"/>
    <w:rsid w:val="00C35542"/>
    <w:rsid w:val="00C359CA"/>
    <w:rsid w:val="00C572CB"/>
    <w:rsid w:val="00C62DD1"/>
    <w:rsid w:val="00C64E61"/>
    <w:rsid w:val="00C73668"/>
    <w:rsid w:val="00C74E2B"/>
    <w:rsid w:val="00C82829"/>
    <w:rsid w:val="00C83B8D"/>
    <w:rsid w:val="00C83C04"/>
    <w:rsid w:val="00C843F6"/>
    <w:rsid w:val="00C85AFC"/>
    <w:rsid w:val="00C8653F"/>
    <w:rsid w:val="00C8684E"/>
    <w:rsid w:val="00C91474"/>
    <w:rsid w:val="00C9382D"/>
    <w:rsid w:val="00C95D7A"/>
    <w:rsid w:val="00C96262"/>
    <w:rsid w:val="00C97693"/>
    <w:rsid w:val="00CA3FDA"/>
    <w:rsid w:val="00CA6721"/>
    <w:rsid w:val="00CB387C"/>
    <w:rsid w:val="00CB5ACA"/>
    <w:rsid w:val="00CD1C94"/>
    <w:rsid w:val="00CD3B96"/>
    <w:rsid w:val="00CD3D78"/>
    <w:rsid w:val="00CD4D08"/>
    <w:rsid w:val="00CD5889"/>
    <w:rsid w:val="00CF2E65"/>
    <w:rsid w:val="00CF4F4B"/>
    <w:rsid w:val="00CF555A"/>
    <w:rsid w:val="00CF6CD3"/>
    <w:rsid w:val="00D06301"/>
    <w:rsid w:val="00D210D3"/>
    <w:rsid w:val="00D33C71"/>
    <w:rsid w:val="00D4051C"/>
    <w:rsid w:val="00D42976"/>
    <w:rsid w:val="00D5127B"/>
    <w:rsid w:val="00D54534"/>
    <w:rsid w:val="00D6695C"/>
    <w:rsid w:val="00D67397"/>
    <w:rsid w:val="00D7488F"/>
    <w:rsid w:val="00D77B80"/>
    <w:rsid w:val="00D82C87"/>
    <w:rsid w:val="00D85A69"/>
    <w:rsid w:val="00D91A13"/>
    <w:rsid w:val="00D922ED"/>
    <w:rsid w:val="00D93481"/>
    <w:rsid w:val="00D96391"/>
    <w:rsid w:val="00DA1181"/>
    <w:rsid w:val="00DA198D"/>
    <w:rsid w:val="00DB0DF8"/>
    <w:rsid w:val="00DB3F4B"/>
    <w:rsid w:val="00DC1980"/>
    <w:rsid w:val="00DC64FD"/>
    <w:rsid w:val="00DD3C11"/>
    <w:rsid w:val="00DE5EC8"/>
    <w:rsid w:val="00DF773C"/>
    <w:rsid w:val="00DF7771"/>
    <w:rsid w:val="00E01141"/>
    <w:rsid w:val="00E02F19"/>
    <w:rsid w:val="00E06617"/>
    <w:rsid w:val="00E1544A"/>
    <w:rsid w:val="00E16C07"/>
    <w:rsid w:val="00E25BFB"/>
    <w:rsid w:val="00E26FE4"/>
    <w:rsid w:val="00E27044"/>
    <w:rsid w:val="00E2707C"/>
    <w:rsid w:val="00E410BE"/>
    <w:rsid w:val="00E50E40"/>
    <w:rsid w:val="00E60B86"/>
    <w:rsid w:val="00E629AF"/>
    <w:rsid w:val="00E721B3"/>
    <w:rsid w:val="00E76CB6"/>
    <w:rsid w:val="00E9550D"/>
    <w:rsid w:val="00E97680"/>
    <w:rsid w:val="00EA6F0A"/>
    <w:rsid w:val="00EB0B49"/>
    <w:rsid w:val="00EB1D9A"/>
    <w:rsid w:val="00EB3BCD"/>
    <w:rsid w:val="00EC1AE3"/>
    <w:rsid w:val="00EC37B3"/>
    <w:rsid w:val="00EC457E"/>
    <w:rsid w:val="00ED09BE"/>
    <w:rsid w:val="00EE11ED"/>
    <w:rsid w:val="00EE2368"/>
    <w:rsid w:val="00EE2800"/>
    <w:rsid w:val="00EF4122"/>
    <w:rsid w:val="00F0187F"/>
    <w:rsid w:val="00F0691E"/>
    <w:rsid w:val="00F07985"/>
    <w:rsid w:val="00F11114"/>
    <w:rsid w:val="00F1267D"/>
    <w:rsid w:val="00F134DD"/>
    <w:rsid w:val="00F21045"/>
    <w:rsid w:val="00F252B6"/>
    <w:rsid w:val="00F2672C"/>
    <w:rsid w:val="00F275AE"/>
    <w:rsid w:val="00F30B43"/>
    <w:rsid w:val="00F42C7A"/>
    <w:rsid w:val="00F45B6B"/>
    <w:rsid w:val="00F46AD5"/>
    <w:rsid w:val="00F603CB"/>
    <w:rsid w:val="00F651BD"/>
    <w:rsid w:val="00F67DA8"/>
    <w:rsid w:val="00F872A5"/>
    <w:rsid w:val="00F90692"/>
    <w:rsid w:val="00F949E6"/>
    <w:rsid w:val="00F96DF1"/>
    <w:rsid w:val="00FB45AE"/>
    <w:rsid w:val="00FC3EB2"/>
    <w:rsid w:val="00FC5FCB"/>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 w:type="paragraph" w:styleId="Caption">
    <w:name w:val="caption"/>
    <w:basedOn w:val="Normal"/>
    <w:next w:val="Normal"/>
    <w:uiPriority w:val="35"/>
    <w:unhideWhenUsed/>
    <w:qFormat/>
    <w:rsid w:val="00DB0DF8"/>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 w:type="paragraph" w:styleId="Caption">
    <w:name w:val="caption"/>
    <w:basedOn w:val="Normal"/>
    <w:next w:val="Normal"/>
    <w:uiPriority w:val="35"/>
    <w:unhideWhenUsed/>
    <w:qFormat/>
    <w:rsid w:val="00DB0DF8"/>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407264682">
      <w:bodyDiv w:val="1"/>
      <w:marLeft w:val="0"/>
      <w:marRight w:val="0"/>
      <w:marTop w:val="0"/>
      <w:marBottom w:val="0"/>
      <w:divBdr>
        <w:top w:val="none" w:sz="0" w:space="0" w:color="auto"/>
        <w:left w:val="none" w:sz="0" w:space="0" w:color="auto"/>
        <w:bottom w:val="none" w:sz="0" w:space="0" w:color="auto"/>
        <w:right w:val="none" w:sz="0" w:space="0" w:color="auto"/>
      </w:divBdr>
    </w:div>
    <w:div w:id="584265591">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sChild>
                                                                                                                                                                                                                                                                                                                                                        <w:div w:id="1225875977">
                                                                                                                                                                                                                                                                                                                                                          <w:marLeft w:val="0"/>
                                                                                                                                                                                                                                                                                                                                                          <w:marRight w:val="0"/>
                                                                                                                                                                                                                                                                                                                                                          <w:marTop w:val="0"/>
                                                                                                                                                                                                                                                                                                                                                          <w:marBottom w:val="0"/>
                                                                                                                                                                                                                                                                                                                                                          <w:divBdr>
                                                                                                                                                                                                                                                                                                                                                            <w:top w:val="none" w:sz="0" w:space="0" w:color="auto"/>
                                                                                                                                                                                                                                                                                                                                                            <w:left w:val="none" w:sz="0" w:space="0" w:color="auto"/>
                                                                                                                                                                                                                                                                                                                                                            <w:bottom w:val="none" w:sz="0" w:space="0" w:color="auto"/>
                                                                                                                                                                                                                                                                                                                                                            <w:right w:val="none" w:sz="0" w:space="0" w:color="auto"/>
                                                                                                                                                                                                                                                                                                                                                          </w:divBdr>
                                                                                                                                                                                                                                                                                                                                                          <w:divsChild>
                                                                                                                                                                                                                                                                                                                                                            <w:div w:id="146296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774233">
      <w:bodyDiv w:val="1"/>
      <w:marLeft w:val="0"/>
      <w:marRight w:val="0"/>
      <w:marTop w:val="0"/>
      <w:marBottom w:val="0"/>
      <w:divBdr>
        <w:top w:val="none" w:sz="0" w:space="0" w:color="auto"/>
        <w:left w:val="none" w:sz="0" w:space="0" w:color="auto"/>
        <w:bottom w:val="none" w:sz="0" w:space="0" w:color="auto"/>
        <w:right w:val="none" w:sz="0" w:space="0" w:color="auto"/>
      </w:divBdr>
    </w:div>
    <w:div w:id="831220615">
      <w:bodyDiv w:val="1"/>
      <w:marLeft w:val="0"/>
      <w:marRight w:val="0"/>
      <w:marTop w:val="0"/>
      <w:marBottom w:val="0"/>
      <w:divBdr>
        <w:top w:val="none" w:sz="0" w:space="0" w:color="auto"/>
        <w:left w:val="none" w:sz="0" w:space="0" w:color="auto"/>
        <w:bottom w:val="none" w:sz="0" w:space="0" w:color="auto"/>
        <w:right w:val="none" w:sz="0" w:space="0" w:color="auto"/>
      </w:divBdr>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104811475">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1691250648">
      <w:bodyDiv w:val="1"/>
      <w:marLeft w:val="0"/>
      <w:marRight w:val="0"/>
      <w:marTop w:val="0"/>
      <w:marBottom w:val="0"/>
      <w:divBdr>
        <w:top w:val="none" w:sz="0" w:space="0" w:color="auto"/>
        <w:left w:val="none" w:sz="0" w:space="0" w:color="auto"/>
        <w:bottom w:val="none" w:sz="0" w:space="0" w:color="auto"/>
        <w:right w:val="none" w:sz="0" w:space="0" w:color="auto"/>
      </w:divBdr>
    </w:div>
    <w:div w:id="1962952491">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 w:id="209219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gif"/><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7.xml"/><Relationship Id="rId10" Type="http://schemas.openxmlformats.org/officeDocument/2006/relationships/footer" Target="footer2.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1</c:f>
              <c:strCache>
                <c:ptCount val="1"/>
                <c:pt idx="0">
                  <c:v>Manual</c:v>
                </c:pt>
              </c:strCache>
            </c:strRef>
          </c:tx>
          <c:invertIfNegative val="0"/>
          <c:cat>
            <c:strRef>
              <c:f>Sheet1!$A$2:$A$4</c:f>
              <c:strCache>
                <c:ptCount val="3"/>
                <c:pt idx="0">
                  <c:v>Accountant 1</c:v>
                </c:pt>
                <c:pt idx="1">
                  <c:v>Accountant 2</c:v>
                </c:pt>
                <c:pt idx="2">
                  <c:v>Accountant 3</c:v>
                </c:pt>
              </c:strCache>
            </c:strRef>
          </c:cat>
          <c:val>
            <c:numRef>
              <c:f>Sheet1!$B$2:$B$4</c:f>
              <c:numCache>
                <c:formatCode>General</c:formatCode>
                <c:ptCount val="3"/>
                <c:pt idx="0">
                  <c:v>81</c:v>
                </c:pt>
                <c:pt idx="1">
                  <c:v>55.4</c:v>
                </c:pt>
                <c:pt idx="2">
                  <c:v>456.8</c:v>
                </c:pt>
              </c:numCache>
            </c:numRef>
          </c:val>
        </c:ser>
        <c:ser>
          <c:idx val="1"/>
          <c:order val="1"/>
          <c:tx>
            <c:strRef>
              <c:f>Sheet1!$C$1</c:f>
              <c:strCache>
                <c:ptCount val="1"/>
                <c:pt idx="0">
                  <c:v>Using the System</c:v>
                </c:pt>
              </c:strCache>
            </c:strRef>
          </c:tx>
          <c:invertIfNegative val="0"/>
          <c:cat>
            <c:strRef>
              <c:f>Sheet1!$A$2:$A$4</c:f>
              <c:strCache>
                <c:ptCount val="3"/>
                <c:pt idx="0">
                  <c:v>Accountant 1</c:v>
                </c:pt>
                <c:pt idx="1">
                  <c:v>Accountant 2</c:v>
                </c:pt>
                <c:pt idx="2">
                  <c:v>Accountant 3</c:v>
                </c:pt>
              </c:strCache>
            </c:strRef>
          </c:cat>
          <c:val>
            <c:numRef>
              <c:f>Sheet1!$C$2:$C$4</c:f>
              <c:numCache>
                <c:formatCode>General</c:formatCode>
                <c:ptCount val="3"/>
                <c:pt idx="0">
                  <c:v>39.5</c:v>
                </c:pt>
                <c:pt idx="1">
                  <c:v>57.3</c:v>
                </c:pt>
                <c:pt idx="2">
                  <c:v>41.8</c:v>
                </c:pt>
              </c:numCache>
            </c:numRef>
          </c:val>
        </c:ser>
        <c:dLbls>
          <c:showLegendKey val="0"/>
          <c:showVal val="0"/>
          <c:showCatName val="0"/>
          <c:showSerName val="0"/>
          <c:showPercent val="0"/>
          <c:showBubbleSize val="0"/>
        </c:dLbls>
        <c:gapWidth val="150"/>
        <c:axId val="204836224"/>
        <c:axId val="212926464"/>
      </c:barChart>
      <c:catAx>
        <c:axId val="204836224"/>
        <c:scaling>
          <c:orientation val="minMax"/>
        </c:scaling>
        <c:delete val="0"/>
        <c:axPos val="l"/>
        <c:majorTickMark val="out"/>
        <c:minorTickMark val="none"/>
        <c:tickLblPos val="nextTo"/>
        <c:crossAx val="212926464"/>
        <c:crosses val="autoZero"/>
        <c:auto val="1"/>
        <c:lblAlgn val="ctr"/>
        <c:lblOffset val="100"/>
        <c:noMultiLvlLbl val="0"/>
      </c:catAx>
      <c:valAx>
        <c:axId val="212926464"/>
        <c:scaling>
          <c:orientation val="minMax"/>
        </c:scaling>
        <c:delete val="0"/>
        <c:axPos val="b"/>
        <c:majorGridlines/>
        <c:title>
          <c:tx>
            <c:rich>
              <a:bodyPr/>
              <a:lstStyle/>
              <a:p>
                <a:pPr>
                  <a:defRPr/>
                </a:pPr>
                <a:r>
                  <a:rPr lang="en-US"/>
                  <a:t>Efficiency Rate (sec/account)</a:t>
                </a:r>
              </a:p>
            </c:rich>
          </c:tx>
          <c:overlay val="0"/>
        </c:title>
        <c:numFmt formatCode="General" sourceLinked="1"/>
        <c:majorTickMark val="out"/>
        <c:minorTickMark val="out"/>
        <c:tickLblPos val="nextTo"/>
        <c:crossAx val="20483622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1"/>
              <c:delete val="1"/>
            </c:dLbl>
            <c:dLblPos val="ctr"/>
            <c:showLegendKey val="0"/>
            <c:showVal val="0"/>
            <c:showCatName val="0"/>
            <c:showSerName val="0"/>
            <c:showPercent val="1"/>
            <c:showBubbleSize val="0"/>
            <c:showLeaderLines val="1"/>
          </c:dLbls>
          <c:cat>
            <c:strRef>
              <c:f>Sheet1!$A$2:$A$3</c:f>
              <c:strCache>
                <c:ptCount val="2"/>
                <c:pt idx="0">
                  <c:v>Detected</c:v>
                </c:pt>
                <c:pt idx="1">
                  <c:v>Undetected</c:v>
                </c:pt>
              </c:strCache>
            </c:strRef>
          </c:cat>
          <c:val>
            <c:numRef>
              <c:f>Sheet1!$B$2:$B$3</c:f>
              <c:numCache>
                <c:formatCode>General</c:formatCode>
                <c:ptCount val="2"/>
                <c:pt idx="0">
                  <c:v>3</c:v>
                </c:pt>
                <c:pt idx="1">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2</c:v>
                </c:pt>
                <c:pt idx="1">
                  <c:v>2</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3</c:v>
                </c:pt>
                <c:pt idx="1">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1"/>
              <c:delete val="1"/>
            </c:dLbl>
            <c:numFmt formatCode="General" sourceLinked="0"/>
            <c:dLblPos val="ctr"/>
            <c:showLegendKey val="0"/>
            <c:showVal val="0"/>
            <c:showCatName val="0"/>
            <c:showSerName val="0"/>
            <c:showPercent val="1"/>
            <c:showBubbleSize val="0"/>
            <c:showLeaderLines val="1"/>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DDF5D375-3C6E-484F-A9E2-F3659836B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7</TotalTime>
  <Pages>101</Pages>
  <Words>23501</Words>
  <Characters>133958</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88</cp:revision>
  <dcterms:created xsi:type="dcterms:W3CDTF">2012-09-30T15:50:00Z</dcterms:created>
  <dcterms:modified xsi:type="dcterms:W3CDTF">2013-04-0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hra</vt:lpwstr>
  </property>
  <property fmtid="{D5CDD505-2E9C-101B-9397-08002B2CF9AE}" pid="6" name="Mendeley Recent Style Name 0_1">
    <vt:lpwstr>Modern Humanities Research Association (note with bibliography)</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ma</vt:lpwstr>
  </property>
  <property fmtid="{D5CDD505-2E9C-101B-9397-08002B2CF9AE}" pid="16" name="Mendeley Recent Style Name 5_1">
    <vt:lpwstr>American Medical Association</vt:lpwstr>
  </property>
  <property fmtid="{D5CDD505-2E9C-101B-9397-08002B2CF9AE}" pid="17" name="Mendeley Recent Style Id 6_1">
    <vt:lpwstr>http://www.zotero.org/styles/apa</vt:lpwstr>
  </property>
  <property fmtid="{D5CDD505-2E9C-101B-9397-08002B2CF9AE}" pid="18" name="Mendeley Recent Style Name 6_1">
    <vt:lpwstr>American Psychological Association 6th Edi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